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B9F11FE" w14:textId="77777777" w:rsidR="00756CB6" w:rsidRPr="002E7F1B" w:rsidRDefault="00756CB6" w:rsidP="00756CB6">
      <w:pPr>
        <w:pStyle w:val="ListParagraph"/>
        <w:ind w:left="0"/>
        <w:rPr>
          <w:rFonts w:cs="Times New Roman"/>
          <w:sz w:val="28"/>
          <w:szCs w:val="28"/>
        </w:rPr>
      </w:pPr>
      <w:r w:rsidRPr="002E7F1B">
        <w:rPr>
          <w:rFonts w:cs="Times New Roman"/>
          <w:sz w:val="28"/>
          <w:szCs w:val="28"/>
        </w:rPr>
        <w:t xml:space="preserve">Genome archaeology of two laboratory </w:t>
      </w:r>
      <w:r w:rsidRPr="002E7F1B">
        <w:rPr>
          <w:rFonts w:cs="Times New Roman"/>
          <w:i/>
          <w:iCs/>
          <w:sz w:val="28"/>
          <w:szCs w:val="28"/>
        </w:rPr>
        <w:t xml:space="preserve">Salmonella enterica </w:t>
      </w:r>
      <w:proofErr w:type="spellStart"/>
      <w:r w:rsidRPr="002E7F1B">
        <w:rPr>
          <w:rFonts w:cs="Times New Roman"/>
          <w:i/>
          <w:iCs/>
          <w:sz w:val="28"/>
          <w:szCs w:val="28"/>
        </w:rPr>
        <w:t>enterica</w:t>
      </w:r>
      <w:proofErr w:type="spellEnd"/>
      <w:r w:rsidRPr="002E7F1B">
        <w:rPr>
          <w:rFonts w:cs="Times New Roman"/>
          <w:sz w:val="28"/>
          <w:szCs w:val="28"/>
        </w:rPr>
        <w:t xml:space="preserve"> </w:t>
      </w:r>
      <w:proofErr w:type="spellStart"/>
      <w:r w:rsidRPr="002E7F1B">
        <w:rPr>
          <w:rFonts w:cs="Times New Roman"/>
          <w:sz w:val="28"/>
          <w:szCs w:val="28"/>
        </w:rPr>
        <w:t>sv</w:t>
      </w:r>
      <w:proofErr w:type="spellEnd"/>
      <w:r w:rsidRPr="002E7F1B">
        <w:rPr>
          <w:rFonts w:cs="Times New Roman"/>
          <w:sz w:val="28"/>
          <w:szCs w:val="28"/>
        </w:rPr>
        <w:t xml:space="preserve"> Typhimurium </w:t>
      </w:r>
    </w:p>
    <w:p w14:paraId="3DA47672" w14:textId="77777777" w:rsidR="00756CB6" w:rsidRPr="00756CB6" w:rsidRDefault="00756CB6" w:rsidP="00756CB6">
      <w:pPr>
        <w:rPr>
          <w:rFonts w:ascii="Times New Roman" w:hAnsi="Times New Roman" w:cs="Times New Roman"/>
          <w:b/>
          <w:bCs/>
        </w:rPr>
      </w:pPr>
      <w:r w:rsidRPr="00756CB6">
        <w:rPr>
          <w:rFonts w:ascii="Times New Roman" w:hAnsi="Times New Roman" w:cs="Times New Roman"/>
          <w:b/>
          <w:bCs/>
        </w:rPr>
        <w:t xml:space="preserve">Supplementary </w:t>
      </w:r>
      <w:r w:rsidRPr="00756CB6">
        <w:rPr>
          <w:rFonts w:ascii="Times New Roman" w:hAnsi="Times New Roman" w:cs="Times New Roman"/>
          <w:b/>
          <w:bCs/>
        </w:rPr>
        <w:t xml:space="preserve">Table 1 </w:t>
      </w:r>
      <w:r w:rsidRPr="00756CB6">
        <w:rPr>
          <w:rFonts w:ascii="Times New Roman" w:hAnsi="Times New Roman" w:cs="Times New Roman"/>
          <w:b/>
          <w:bCs/>
        </w:rPr>
        <w:t xml:space="preserve">Pedigree, genetic steps and markers brought into </w:t>
      </w:r>
      <w:proofErr w:type="gramStart"/>
      <w:r w:rsidRPr="00756CB6">
        <w:rPr>
          <w:rFonts w:ascii="Times New Roman" w:hAnsi="Times New Roman" w:cs="Times New Roman"/>
          <w:b/>
          <w:bCs/>
        </w:rPr>
        <w:t>LB5000</w:t>
      </w:r>
      <w:proofErr w:type="gramEnd"/>
      <w:r w:rsidRPr="00756CB6">
        <w:rPr>
          <w:rFonts w:ascii="Times New Roman" w:hAnsi="Times New Roman" w:cs="Times New Roman"/>
          <w:b/>
          <w:bCs/>
        </w:rPr>
        <w:t xml:space="preserve"> or strains used for phage propagation</w:t>
      </w:r>
    </w:p>
    <w:p w14:paraId="2082311D" w14:textId="42F6B98B" w:rsidR="00756CB6" w:rsidRPr="0013527B" w:rsidRDefault="00756CB6" w:rsidP="00756CB6">
      <w:pPr>
        <w:ind w:right="844"/>
        <w:rPr>
          <w:rFonts w:cs="Courier New"/>
          <w:b/>
          <w:bCs/>
        </w:rPr>
      </w:pPr>
    </w:p>
    <w:p w14:paraId="3DA2F87B" w14:textId="77777777" w:rsidR="00756CB6" w:rsidRPr="009A404C" w:rsidRDefault="00756CB6" w:rsidP="00756CB6">
      <w:pPr>
        <w:pStyle w:val="ListParagraph"/>
        <w:ind w:left="0"/>
        <w:rPr>
          <w:rFonts w:cs="Times New Roman"/>
        </w:rPr>
      </w:pPr>
      <w:r w:rsidRPr="009A404C">
        <w:rPr>
          <w:rFonts w:cs="Times New Roman"/>
        </w:rPr>
        <w:t xml:space="preserve">Julie </w:t>
      </w:r>
      <w:proofErr w:type="spellStart"/>
      <w:r w:rsidRPr="009A404C">
        <w:rPr>
          <w:rFonts w:cs="Times New Roman"/>
        </w:rPr>
        <w:t>Zaworski</w:t>
      </w:r>
      <w:proofErr w:type="spellEnd"/>
      <w:r w:rsidRPr="002E7F1B">
        <w:rPr>
          <w:rFonts w:cs="Times New Roman"/>
        </w:rPr>
        <w:t>*†</w:t>
      </w:r>
      <w:r w:rsidRPr="009A404C">
        <w:rPr>
          <w:rFonts w:cs="Times New Roman"/>
        </w:rPr>
        <w:t xml:space="preserve">, </w:t>
      </w:r>
      <w:proofErr w:type="spellStart"/>
      <w:r w:rsidRPr="009A404C">
        <w:rPr>
          <w:rFonts w:cs="Times New Roman"/>
        </w:rPr>
        <w:t>Oyut</w:t>
      </w:r>
      <w:proofErr w:type="spellEnd"/>
      <w:r w:rsidRPr="009A404C">
        <w:rPr>
          <w:rFonts w:cs="Times New Roman"/>
        </w:rPr>
        <w:t xml:space="preserve"> </w:t>
      </w:r>
      <w:proofErr w:type="spellStart"/>
      <w:r w:rsidRPr="009A404C">
        <w:rPr>
          <w:rFonts w:cs="Times New Roman"/>
        </w:rPr>
        <w:t>Dagva</w:t>
      </w:r>
      <w:proofErr w:type="spellEnd"/>
      <w:r>
        <w:rPr>
          <w:rFonts w:cs="Times New Roman"/>
        </w:rPr>
        <w:t>*</w:t>
      </w:r>
      <w:r w:rsidRPr="002E7F1B">
        <w:rPr>
          <w:rFonts w:cs="Times New Roman"/>
        </w:rPr>
        <w:t>§</w:t>
      </w:r>
      <w:r w:rsidRPr="009A404C">
        <w:rPr>
          <w:rFonts w:cs="Times New Roman"/>
        </w:rPr>
        <w:t xml:space="preserve">, </w:t>
      </w:r>
      <w:r>
        <w:rPr>
          <w:rFonts w:cs="Times New Roman"/>
        </w:rPr>
        <w:t>Anth</w:t>
      </w:r>
      <w:r w:rsidRPr="009A404C">
        <w:rPr>
          <w:rFonts w:cs="Times New Roman"/>
        </w:rPr>
        <w:t xml:space="preserve">ony </w:t>
      </w:r>
      <w:r>
        <w:rPr>
          <w:rFonts w:cs="Times New Roman"/>
        </w:rPr>
        <w:t xml:space="preserve">W </w:t>
      </w:r>
      <w:r w:rsidRPr="009A404C">
        <w:rPr>
          <w:rFonts w:cs="Times New Roman"/>
        </w:rPr>
        <w:t>Kingston</w:t>
      </w:r>
      <w:r w:rsidRPr="002E7F1B">
        <w:rPr>
          <w:rFonts w:cs="Times New Roman"/>
        </w:rPr>
        <w:t>*‡</w:t>
      </w:r>
      <w:r w:rsidRPr="009A404C">
        <w:rPr>
          <w:rFonts w:cs="Times New Roman"/>
        </w:rPr>
        <w:t>, Alexe</w:t>
      </w:r>
      <w:r>
        <w:rPr>
          <w:rFonts w:cs="Times New Roman"/>
        </w:rPr>
        <w:t>y</w:t>
      </w:r>
      <w:r w:rsidRPr="009A404C">
        <w:rPr>
          <w:rFonts w:cs="Times New Roman"/>
        </w:rPr>
        <w:t xml:space="preserve"> </w:t>
      </w:r>
      <w:proofErr w:type="spellStart"/>
      <w:r w:rsidRPr="009A404C">
        <w:rPr>
          <w:rFonts w:cs="Times New Roman"/>
        </w:rPr>
        <w:t>Fomenkov</w:t>
      </w:r>
      <w:proofErr w:type="spellEnd"/>
      <w:r>
        <w:rPr>
          <w:rFonts w:cs="Times New Roman"/>
        </w:rPr>
        <w:t>*</w:t>
      </w:r>
      <w:r w:rsidRPr="009A404C">
        <w:rPr>
          <w:rFonts w:cs="Times New Roman"/>
        </w:rPr>
        <w:t>, Richard</w:t>
      </w:r>
      <w:r>
        <w:rPr>
          <w:rFonts w:cs="Times New Roman"/>
        </w:rPr>
        <w:t xml:space="preserve"> D. </w:t>
      </w:r>
      <w:r w:rsidRPr="009A404C">
        <w:rPr>
          <w:rFonts w:cs="Times New Roman"/>
        </w:rPr>
        <w:t>Morgan</w:t>
      </w:r>
      <w:r>
        <w:rPr>
          <w:rFonts w:cs="Times New Roman"/>
        </w:rPr>
        <w:t>*</w:t>
      </w:r>
      <w:r w:rsidRPr="009A404C">
        <w:rPr>
          <w:rFonts w:cs="Times New Roman"/>
        </w:rPr>
        <w:t>,</w:t>
      </w:r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Lionello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ossi</w:t>
      </w:r>
      <w:proofErr w:type="spellEnd"/>
      <w:r w:rsidRPr="002E7F1B">
        <w:rPr>
          <w:rFonts w:cs="Times New Roman"/>
        </w:rPr>
        <w:t>§</w:t>
      </w:r>
      <w:r>
        <w:rPr>
          <w:rFonts w:cs="Times New Roman"/>
        </w:rPr>
        <w:t xml:space="preserve">, </w:t>
      </w:r>
      <w:r w:rsidRPr="009A404C">
        <w:rPr>
          <w:rFonts w:cs="Times New Roman"/>
        </w:rPr>
        <w:t>Elisabeth A. Raleigh</w:t>
      </w:r>
      <w:r>
        <w:rPr>
          <w:rFonts w:cs="Times New Roman"/>
        </w:rPr>
        <w:t>*</w:t>
      </w:r>
      <w:r w:rsidRPr="002E7F1B">
        <w:rPr>
          <w:rFonts w:cs="Times New Roman"/>
        </w:rPr>
        <w:t xml:space="preserve"> </w:t>
      </w:r>
      <w:hyperlink r:id="rId6" w:history="1">
        <w:r w:rsidRPr="002E7F1B">
          <w:t>orcid.org/0000-0003-0745-9925</w:t>
        </w:r>
      </w:hyperlink>
    </w:p>
    <w:p w14:paraId="30236372" w14:textId="77777777" w:rsidR="00756CB6" w:rsidRDefault="00756CB6" w:rsidP="00756CB6">
      <w:pPr>
        <w:pStyle w:val="ListParagraph"/>
        <w:ind w:left="0"/>
        <w:rPr>
          <w:rFonts w:cs="Times New Roman"/>
        </w:rPr>
      </w:pPr>
      <w:r w:rsidRPr="002E7F1B">
        <w:rPr>
          <w:rFonts w:cs="Times New Roman"/>
        </w:rPr>
        <w:t>*</w:t>
      </w:r>
      <w:r w:rsidRPr="009A404C">
        <w:rPr>
          <w:rFonts w:cs="Times New Roman"/>
        </w:rPr>
        <w:t xml:space="preserve">New England Biolabs, Ipswich MA, </w:t>
      </w:r>
      <w:r>
        <w:rPr>
          <w:rFonts w:cs="Times New Roman"/>
        </w:rPr>
        <w:t>01938-2723</w:t>
      </w:r>
    </w:p>
    <w:p w14:paraId="58AAE14E" w14:textId="77777777" w:rsidR="00756CB6" w:rsidRDefault="00756CB6" w:rsidP="00756CB6">
      <w:pPr>
        <w:pStyle w:val="ListParagraph"/>
        <w:ind w:left="0"/>
        <w:rPr>
          <w:rFonts w:cs="Times New Roman"/>
        </w:rPr>
      </w:pPr>
      <w:r w:rsidRPr="002E7F1B">
        <w:rPr>
          <w:rFonts w:cs="Times New Roman"/>
        </w:rPr>
        <w:t>§</w:t>
      </w:r>
      <w:r w:rsidRPr="0026608C">
        <w:rPr>
          <w:rFonts w:cs="Times New Roman"/>
        </w:rPr>
        <w:t>University Paris-</w:t>
      </w:r>
      <w:proofErr w:type="spellStart"/>
      <w:r w:rsidRPr="0026608C">
        <w:rPr>
          <w:rFonts w:cs="Times New Roman"/>
        </w:rPr>
        <w:t>Saclay</w:t>
      </w:r>
      <w:proofErr w:type="spellEnd"/>
      <w:r w:rsidRPr="0026608C">
        <w:rPr>
          <w:rFonts w:cs="Times New Roman"/>
        </w:rPr>
        <w:t>, CEA, CNRS, Institute for Integrative Biology of the Cell (I2BC), 91198, Gif-sur-Yvette, Franc</w:t>
      </w:r>
      <w:r>
        <w:rPr>
          <w:rFonts w:cs="Times New Roman"/>
        </w:rPr>
        <w:t>e</w:t>
      </w:r>
    </w:p>
    <w:p w14:paraId="36BD2BCA" w14:textId="5C4AD4A6" w:rsidR="00D77A60" w:rsidRPr="001833D2" w:rsidRDefault="00D77A60" w:rsidP="00D77A60">
      <w:pPr>
        <w:rPr>
          <w:rFonts w:cs="Times New Roman"/>
          <w:b/>
          <w:bCs/>
        </w:rPr>
      </w:pPr>
    </w:p>
    <w:tbl>
      <w:tblPr>
        <w:tblStyle w:val="TableGrid"/>
        <w:tblW w:w="0" w:type="auto"/>
        <w:tblInd w:w="47" w:type="dxa"/>
        <w:tblLook w:val="06A0" w:firstRow="1" w:lastRow="0" w:firstColumn="1" w:lastColumn="0" w:noHBand="1" w:noVBand="1"/>
      </w:tblPr>
      <w:tblGrid>
        <w:gridCol w:w="1562"/>
        <w:gridCol w:w="1405"/>
        <w:gridCol w:w="1169"/>
        <w:gridCol w:w="1287"/>
        <w:gridCol w:w="1240"/>
        <w:gridCol w:w="1336"/>
        <w:gridCol w:w="1289"/>
        <w:gridCol w:w="858"/>
        <w:gridCol w:w="1307"/>
        <w:gridCol w:w="1450"/>
      </w:tblGrid>
      <w:tr w:rsidR="00C92B91" w:rsidRPr="009411E8" w14:paraId="709347DD" w14:textId="77777777" w:rsidTr="00D77A60">
        <w:trPr>
          <w:tblHeader/>
        </w:trPr>
        <w:tc>
          <w:tcPr>
            <w:tcW w:w="1562" w:type="dxa"/>
          </w:tcPr>
          <w:p w14:paraId="1245B502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Wild ancestor</w:t>
            </w:r>
          </w:p>
        </w:tc>
        <w:tc>
          <w:tcPr>
            <w:tcW w:w="1405" w:type="dxa"/>
          </w:tcPr>
          <w:p w14:paraId="173DD24A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Relevant marker in LB5000</w:t>
            </w:r>
          </w:p>
        </w:tc>
        <w:tc>
          <w:tcPr>
            <w:tcW w:w="1169" w:type="dxa"/>
          </w:tcPr>
          <w:p w14:paraId="39B91C14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train name in reference</w:t>
            </w:r>
          </w:p>
        </w:tc>
        <w:tc>
          <w:tcPr>
            <w:tcW w:w="1287" w:type="dxa"/>
          </w:tcPr>
          <w:p w14:paraId="0D76F1C7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Reference</w:t>
            </w:r>
          </w:p>
        </w:tc>
        <w:tc>
          <w:tcPr>
            <w:tcW w:w="1240" w:type="dxa"/>
          </w:tcPr>
          <w:p w14:paraId="27260FD9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Original name (other names)</w:t>
            </w:r>
          </w:p>
        </w:tc>
        <w:tc>
          <w:tcPr>
            <w:tcW w:w="1336" w:type="dxa"/>
          </w:tcPr>
          <w:p w14:paraId="7A3AC647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Other reference</w:t>
            </w:r>
          </w:p>
        </w:tc>
        <w:tc>
          <w:tcPr>
            <w:tcW w:w="1289" w:type="dxa"/>
          </w:tcPr>
          <w:p w14:paraId="3BD598D0" w14:textId="5160FB3A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Recipient or strain mutagenized</w:t>
            </w:r>
          </w:p>
        </w:tc>
        <w:tc>
          <w:tcPr>
            <w:tcW w:w="858" w:type="dxa"/>
          </w:tcPr>
          <w:p w14:paraId="0C5449B1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Donor if gene transfer</w:t>
            </w:r>
          </w:p>
        </w:tc>
        <w:tc>
          <w:tcPr>
            <w:tcW w:w="1307" w:type="dxa"/>
          </w:tcPr>
          <w:p w14:paraId="189BD4E2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construction, comment Reference</w:t>
            </w:r>
          </w:p>
        </w:tc>
        <w:tc>
          <w:tcPr>
            <w:tcW w:w="1450" w:type="dxa"/>
          </w:tcPr>
          <w:p w14:paraId="2D42A3D1" w14:textId="77777777" w:rsidR="00D77A60" w:rsidRPr="001833D2" w:rsidRDefault="00D77A60" w:rsidP="00FA6CD9">
            <w:pPr>
              <w:pStyle w:val="PlainText"/>
              <w:jc w:val="center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Mode of construction, phenotype comment</w:t>
            </w:r>
          </w:p>
        </w:tc>
      </w:tr>
      <w:tr w:rsidR="00C92B91" w:rsidRPr="009411E8" w14:paraId="2C5D6942" w14:textId="77777777" w:rsidTr="00D77A60">
        <w:tc>
          <w:tcPr>
            <w:tcW w:w="1562" w:type="dxa"/>
          </w:tcPr>
          <w:p w14:paraId="5D38D94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>Salmonella enterica</w:t>
            </w:r>
            <w:r w:rsidRPr="001833D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833D2">
              <w:rPr>
                <w:rFonts w:ascii="Times New Roman" w:hAnsi="Times New Roman" w:cs="Times New Roman"/>
              </w:rPr>
              <w:t>sv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Abony (Abony)</w:t>
            </w:r>
          </w:p>
        </w:tc>
        <w:tc>
          <w:tcPr>
            <w:tcW w:w="1405" w:type="dxa"/>
          </w:tcPr>
          <w:p w14:paraId="68F54E1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§H1-b H2-e,n,x, Fels2-</w:t>
            </w:r>
          </w:p>
        </w:tc>
        <w:tc>
          <w:tcPr>
            <w:tcW w:w="1169" w:type="dxa"/>
          </w:tcPr>
          <w:p w14:paraId="25C1B08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W803</w:t>
            </w:r>
          </w:p>
        </w:tc>
        <w:tc>
          <w:tcPr>
            <w:tcW w:w="1287" w:type="dxa"/>
          </w:tcPr>
          <w:p w14:paraId="129D3123" w14:textId="24234C76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icer&lt;/Author&gt;&lt;Year&gt;1959&lt;/Year&gt;&lt;IDText&gt;Reversion of transduced antigenic characters in Salmonella typhimurium&lt;/IDText&gt;&lt;DisplayText&gt;(Spicer and Datta 1959)&lt;/DisplayText&gt;&lt;record&gt;&lt;dates&gt;&lt;pub-dates&gt;&lt;date&gt;Feb&lt;/date&gt;&lt;/pub-dates&gt;&lt;year&gt;1959&lt;/year&gt;&lt;/dates&gt;&lt;keywords&gt;&lt;keyword&gt;*Antigens&lt;/keyword&gt;&lt;keyword&gt;Humans&lt;/keyword&gt;&lt;keyword&gt;*Salmonella&lt;/keyword&gt;&lt;keyword&gt;*Salmonella typhimurium&lt;/keyword&gt;&lt;/keywords&gt;&lt;urls&gt;&lt;related-urls&gt;&lt;url&gt;https://www.ncbi.nlm.nih.gov/pubmed/13631190&lt;/url&gt;&lt;/related-urls&gt;&lt;/urls&gt;&lt;isbn&gt;0022-1287 (Print)&amp;#xD;0022-1287 (Linking)&lt;/isbn&gt;&lt;titles&gt;&lt;title&gt;Reversion of transduced antigenic characters in Salmonella typhimurium&lt;/title&gt;&lt;secondary-title&gt;J Gen Microbiol&lt;/secondary-title&gt;&lt;/titles&gt;&lt;pages&gt;136-43&lt;/pages&gt;&lt;number&gt;1&lt;/number&gt;&lt;contributors&gt;&lt;authors&gt;&lt;author&gt;Spicer, C. C.&lt;/author&gt;&lt;author&gt;Datta, N.&lt;/author&gt;&lt;/authors&gt;&lt;/contributors&gt;&lt;edition&gt;1959/02/01&lt;/edition&gt;&lt;language&gt;English&lt;/language&gt;&lt;added-date format="utc"&gt;1519411197&lt;/added-date&gt;&lt;ref-type name="Journal Article"&gt;17&lt;/ref-type&gt;&lt;custom3&gt;papers3://publication/uuid/DD5465AC-7048-4AF1-A943-58852206D351&lt;/custom3&gt;&lt;rec-number&gt;7721&lt;/rec-number&gt;&lt;last-updated-date format="utc"&gt;1572372673&lt;/last-updated-date&gt;&lt;accession-num&gt;13631190&lt;/accession-num&gt;&lt;label&gt;r04970&lt;/label&gt;&lt;electronic-resource-num&gt;10.1099/00221287-20-1-136&lt;/electronic-resource-num&gt;&lt;volume&gt;2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picer and Datta 195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3372D14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 xml:space="preserve">S. </w:t>
            </w:r>
            <w:proofErr w:type="spellStart"/>
            <w:r w:rsidRPr="001833D2">
              <w:rPr>
                <w:rFonts w:ascii="Times New Roman" w:hAnsi="Times New Roman" w:cs="Times New Roman"/>
                <w:i/>
                <w:iCs/>
              </w:rPr>
              <w:t>abony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103</w:t>
            </w:r>
          </w:p>
        </w:tc>
        <w:tc>
          <w:tcPr>
            <w:tcW w:w="1336" w:type="dxa"/>
          </w:tcPr>
          <w:p w14:paraId="56D24D4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(original) EDWARDS, P.R. and BRUNER, D. W. (1942). Serological identification of Salmonella cultures. Circ. K y Agric. Exp. </w:t>
            </w:r>
            <w:proofErr w:type="spellStart"/>
            <w:r w:rsidRPr="001833D2">
              <w:rPr>
                <w:rFonts w:ascii="Times New Roman" w:hAnsi="Times New Roman" w:cs="Times New Roman"/>
              </w:rPr>
              <w:t>Stn</w:t>
            </w:r>
            <w:proofErr w:type="spellEnd"/>
            <w:r w:rsidRPr="001833D2">
              <w:rPr>
                <w:rFonts w:ascii="Times New Roman" w:hAnsi="Times New Roman" w:cs="Times New Roman"/>
              </w:rPr>
              <w:t>, no. 54.</w:t>
            </w:r>
          </w:p>
        </w:tc>
        <w:tc>
          <w:tcPr>
            <w:tcW w:w="1289" w:type="dxa"/>
          </w:tcPr>
          <w:p w14:paraId="5CEC86F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858" w:type="dxa"/>
          </w:tcPr>
          <w:p w14:paraId="7903C06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1FF9DCA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4F91EDD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</w:tr>
      <w:tr w:rsidR="00C92B91" w:rsidRPr="009411E8" w14:paraId="5D9B2E1C" w14:textId="77777777" w:rsidTr="00D77A60">
        <w:tc>
          <w:tcPr>
            <w:tcW w:w="1562" w:type="dxa"/>
          </w:tcPr>
          <w:p w14:paraId="169BC5E5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 xml:space="preserve">Salmonella enterica </w:t>
            </w:r>
            <w:proofErr w:type="spellStart"/>
            <w:r w:rsidRPr="001833D2">
              <w:rPr>
                <w:rFonts w:ascii="Times New Roman" w:hAnsi="Times New Roman" w:cs="Times New Roman"/>
              </w:rPr>
              <w:t>sv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</w:t>
            </w:r>
            <w:r w:rsidRPr="001833D2">
              <w:rPr>
                <w:rFonts w:ascii="Times New Roman" w:hAnsi="Times New Roman" w:cs="Times New Roman"/>
              </w:rPr>
              <w:lastRenderedPageBreak/>
              <w:t>Typhimurium LT2 (LT2)</w:t>
            </w:r>
          </w:p>
        </w:tc>
        <w:tc>
          <w:tcPr>
            <w:tcW w:w="1405" w:type="dxa"/>
          </w:tcPr>
          <w:p w14:paraId="7103AF8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lastRenderedPageBreak/>
              <w:t>Framework</w:t>
            </w:r>
          </w:p>
        </w:tc>
        <w:tc>
          <w:tcPr>
            <w:tcW w:w="1169" w:type="dxa"/>
          </w:tcPr>
          <w:p w14:paraId="3571462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</w:t>
            </w:r>
          </w:p>
        </w:tc>
        <w:tc>
          <w:tcPr>
            <w:tcW w:w="1287" w:type="dxa"/>
          </w:tcPr>
          <w:p w14:paraId="559E037D" w14:textId="62F90197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icer&lt;/Author&gt;&lt;Year&gt;1959&lt;/Year&gt;&lt;IDText&gt;Reversion of transduced antigenic characters in Salmonella typhimurium&lt;/IDText&gt;&lt;DisplayText&gt;(Spicer and Datta 1959)&lt;/DisplayText&gt;&lt;record&gt;&lt;dates&gt;&lt;pub-dates&gt;&lt;date&gt;Feb&lt;/date&gt;&lt;/pub-dates&gt;&lt;year&gt;1959&lt;/year&gt;&lt;/dates&gt;&lt;keywords&gt;&lt;keyword&gt;*Antigens&lt;/keyword&gt;&lt;keyword&gt;Humans&lt;/keyword&gt;&lt;keyword&gt;*Salmonella&lt;/keyword&gt;&lt;keyword&gt;*Salmonella typhimurium&lt;/keyword&gt;&lt;/keywords&gt;&lt;urls&gt;&lt;related-urls&gt;&lt;url&gt;https://www.ncbi.nlm.nih.gov/pubmed/13631190&lt;/url&gt;&lt;/related-urls&gt;&lt;/urls&gt;&lt;isbn&gt;0022-1287 (Print)&amp;#xD;0022-1287 (Linking)&lt;/isbn&gt;&lt;titles&gt;&lt;title&gt;Reversion of transduced antigenic characters in Salmonella typhimurium&lt;/title&gt;&lt;secondary-title&gt;J Gen Microbiol&lt;/secondary-title&gt;&lt;/titles&gt;&lt;pages&gt;136-43&lt;/pages&gt;&lt;number&gt;1&lt;/number&gt;&lt;contributors&gt;&lt;authors&gt;&lt;author&gt;Spicer, C. C.&lt;/author&gt;&lt;author&gt;Datta, N.&lt;/author&gt;&lt;/authors&gt;&lt;/contributors&gt;&lt;edition&gt;1959/02/01&lt;/edition&gt;&lt;language&gt;English&lt;/language&gt;&lt;added-date format="utc"&gt;1519411197&lt;/added-date&gt;&lt;ref-type name="Journal Article"&gt;17&lt;/ref-type&gt;&lt;custom3&gt;papers3://publication/uuid/DD5465AC-7048-4AF1-A943-58852206D351&lt;/custom3&gt;&lt;rec-number&gt;7721&lt;/rec-number&gt;&lt;last-updated-date format="utc"&gt;1572372673&lt;/last-updated-date&gt;&lt;accession-num&gt;13631190&lt;/accession-num&gt;&lt;label&gt;r04970&lt;/label&gt;&lt;electronic-resource-num&gt;10.1099/00221287-20-1-136&lt;/electronic-resource-num&gt;&lt;volume&gt;2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picer and Datta 195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29F8B5C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4561F47F" w14:textId="3738AB20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(original) </w:t>
            </w:r>
            <w:r w:rsidR="00C92B91">
              <w:rPr>
                <w:rFonts w:ascii="Times New Roman" w:hAnsi="Times New Roman" w:cs="Times New Roman"/>
              </w:rPr>
              <w:fldChar w:fldCharType="begin"/>
            </w:r>
            <w:r w:rsidR="00C92B91">
              <w:rPr>
                <w:rFonts w:ascii="Times New Roman" w:hAnsi="Times New Roman" w:cs="Times New Roman"/>
              </w:rPr>
              <w:instrText xml:space="preserve"> ADDIN EN.CITE &lt;EndNote&gt;&lt;Cite&gt;&lt;Author&gt;Zinder&lt;/Author&gt;&lt;Year&gt;1952&lt;/Year&gt;&lt;IDText&gt;Genetic exchange in Salmonella&lt;/IDText&gt;&lt;DisplayText&gt;(Zinder and Lederberg 1952)&lt;/DisplayText&gt;&lt;record&gt;&lt;dates&gt;&lt;pub-dates&gt;&lt;date&gt;Nov&lt;/date&gt;&lt;/pub-dates&gt;&lt;year&gt;1952&lt;/year&gt;&lt;/dates&gt;&lt;keywords&gt;&lt;keyword&gt;Humans&lt;/keyword&gt;&lt;keyword&gt;*Salmonella&lt;/keyword&gt;&lt;/keywords&gt;&lt;urls&gt;&lt;related-urls&gt;&lt;url&gt;https://www.ncbi.nlm.nih.gov/pubmed/12999698&lt;/url&gt;&lt;/related-urls&gt;&lt;/urls&gt;&lt;isbn&gt;0021-9193 (Print)&amp;#xD;0021-9193 (Linking)&lt;/isbn&gt;&lt;custom2&gt;PMC169409&lt;/custom2&gt;&lt;titles&gt;&lt;title&gt;Genetic exchange in Salmonella&lt;/title&gt;&lt;secondary-title&gt;J Bacteriol&lt;/secondary-title&gt;&lt;/titles&gt;&lt;pages&gt;679-99&lt;/pages&gt;&lt;number&gt;5&lt;/number&gt;&lt;contributors&gt;&lt;authors&gt;&lt;author&gt;Zinder, N. D.&lt;/author&gt;&lt;author&gt;Lederberg, J.&lt;/author&gt;&lt;/authors&gt;&lt;/contributors&gt;&lt;edition&gt;1952/11/01&lt;/edition&gt;&lt;language&gt;English&lt;/language&gt;&lt;added-date format="utc"&gt;1579647079&lt;/added-date&gt;&lt;ref-type name="Journal Article"&gt;17&lt;/ref-type&gt;&lt;custom3&gt;papers3://publication/uuid/3AE5FA94-B872-4046-B838-8BECB3E0533D&lt;/custom3&gt;&lt;rec-number&gt;7881&lt;/rec-number&gt;&lt;publisher&gt;American Society for Microbiology (ASM)&lt;/publisher&gt;&lt;last-updated-date format="utc"&gt;1616685612&lt;/last-updated-date&gt;&lt;accession-num&gt;12999698&lt;/accession-num&gt;&lt;label&gt;r05061&lt;/label&gt;&lt;electronic-resource-num&gt;10.1128/JB.64.5.679-699.1952&lt;/electronic-resource-num&gt;&lt;volume&gt;64&lt;/volume&gt;&lt;/record&gt;&lt;/Cite&gt;&lt;/EndNote&gt;</w:instrText>
            </w:r>
            <w:r w:rsidR="00C92B91">
              <w:rPr>
                <w:rFonts w:ascii="Times New Roman" w:hAnsi="Times New Roman" w:cs="Times New Roman"/>
              </w:rPr>
              <w:fldChar w:fldCharType="separate"/>
            </w:r>
            <w:r w:rsidR="00C92B91">
              <w:rPr>
                <w:rFonts w:ascii="Times New Roman" w:hAnsi="Times New Roman" w:cs="Times New Roman"/>
                <w:noProof/>
              </w:rPr>
              <w:t xml:space="preserve">(Zinder and </w:t>
            </w:r>
            <w:r w:rsidR="00C92B91">
              <w:rPr>
                <w:rFonts w:ascii="Times New Roman" w:hAnsi="Times New Roman" w:cs="Times New Roman"/>
                <w:noProof/>
              </w:rPr>
              <w:lastRenderedPageBreak/>
              <w:t>Lederberg 1952)</w:t>
            </w:r>
            <w:r w:rsidR="00C92B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89" w:type="dxa"/>
          </w:tcPr>
          <w:p w14:paraId="59ED933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lastRenderedPageBreak/>
              <w:t>LT2</w:t>
            </w:r>
          </w:p>
        </w:tc>
        <w:tc>
          <w:tcPr>
            <w:tcW w:w="858" w:type="dxa"/>
          </w:tcPr>
          <w:p w14:paraId="0A36629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637186C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154D9D6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</w:tr>
      <w:tr w:rsidR="00C92B91" w:rsidRPr="009411E8" w14:paraId="77593D02" w14:textId="77777777" w:rsidTr="00D77A60">
        <w:tc>
          <w:tcPr>
            <w:tcW w:w="1562" w:type="dxa"/>
          </w:tcPr>
          <w:p w14:paraId="2544D7E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</w:t>
            </w:r>
          </w:p>
        </w:tc>
        <w:tc>
          <w:tcPr>
            <w:tcW w:w="1405" w:type="dxa"/>
          </w:tcPr>
          <w:p w14:paraId="5D1B18F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  <w:i/>
                <w:iCs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>metA22 trpC2</w:t>
            </w:r>
          </w:p>
        </w:tc>
        <w:tc>
          <w:tcPr>
            <w:tcW w:w="1169" w:type="dxa"/>
          </w:tcPr>
          <w:p w14:paraId="739AE04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L270</w:t>
            </w:r>
          </w:p>
        </w:tc>
        <w:tc>
          <w:tcPr>
            <w:tcW w:w="1287" w:type="dxa"/>
          </w:tcPr>
          <w:p w14:paraId="179BD8DF" w14:textId="09740DC8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icer&lt;/Author&gt;&lt;Year&gt;1959&lt;/Year&gt;&lt;IDText&gt;Reversion of transduced antigenic characters in Salmonella typhimurium&lt;/IDText&gt;&lt;DisplayText&gt;(Spicer and Datta 1959)&lt;/DisplayText&gt;&lt;record&gt;&lt;dates&gt;&lt;pub-dates&gt;&lt;date&gt;Feb&lt;/date&gt;&lt;/pub-dates&gt;&lt;year&gt;1959&lt;/year&gt;&lt;/dates&gt;&lt;keywords&gt;&lt;keyword&gt;*Antigens&lt;/keyword&gt;&lt;keyword&gt;Humans&lt;/keyword&gt;&lt;keyword&gt;*Salmonella&lt;/keyword&gt;&lt;keyword&gt;*Salmonella typhimurium&lt;/keyword&gt;&lt;/keywords&gt;&lt;urls&gt;&lt;related-urls&gt;&lt;url&gt;https://www.ncbi.nlm.nih.gov/pubmed/13631190&lt;/url&gt;&lt;/related-urls&gt;&lt;/urls&gt;&lt;isbn&gt;0022-1287 (Print)&amp;#xD;0022-1287 (Linking)&lt;/isbn&gt;&lt;titles&gt;&lt;title&gt;Reversion of transduced antigenic characters in Salmonella typhimurium&lt;/title&gt;&lt;secondary-title&gt;J Gen Microbiol&lt;/secondary-title&gt;&lt;/titles&gt;&lt;pages&gt;136-43&lt;/pages&gt;&lt;number&gt;1&lt;/number&gt;&lt;contributors&gt;&lt;authors&gt;&lt;author&gt;Spicer, C. C.&lt;/author&gt;&lt;author&gt;Datta, N.&lt;/author&gt;&lt;/authors&gt;&lt;/contributors&gt;&lt;edition&gt;1959/02/01&lt;/edition&gt;&lt;language&gt;English&lt;/language&gt;&lt;added-date format="utc"&gt;1519411197&lt;/added-date&gt;&lt;ref-type name="Journal Article"&gt;17&lt;/ref-type&gt;&lt;custom3&gt;papers3://publication/uuid/DD5465AC-7048-4AF1-A943-58852206D351&lt;/custom3&gt;&lt;rec-number&gt;7721&lt;/rec-number&gt;&lt;last-updated-date format="utc"&gt;1572372673&lt;/last-updated-date&gt;&lt;accession-num&gt;13631190&lt;/accession-num&gt;&lt;label&gt;r04970&lt;/label&gt;&lt;electronic-resource-num&gt;10.1099/00221287-20-1-136&lt;/electronic-resource-num&gt;&lt;volume&gt;2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picer and Datta 195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50DB8FE5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122C167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406697A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</w:t>
            </w:r>
          </w:p>
        </w:tc>
        <w:tc>
          <w:tcPr>
            <w:tcW w:w="858" w:type="dxa"/>
          </w:tcPr>
          <w:p w14:paraId="3AD4423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7BFC6D4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1DF912F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mutagenesis--&gt;</w:t>
            </w:r>
            <w:proofErr w:type="spellStart"/>
            <w:r w:rsidRPr="001833D2">
              <w:rPr>
                <w:rFonts w:ascii="Times New Roman" w:hAnsi="Times New Roman" w:cs="Times New Roman"/>
              </w:rPr>
              <w:t>metA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- </w:t>
            </w:r>
            <w:proofErr w:type="spellStart"/>
            <w:r w:rsidRPr="001833D2">
              <w:rPr>
                <w:rFonts w:ascii="Times New Roman" w:hAnsi="Times New Roman" w:cs="Times New Roman"/>
              </w:rPr>
              <w:t>trpB</w:t>
            </w:r>
            <w:proofErr w:type="spellEnd"/>
            <w:r w:rsidRPr="001833D2">
              <w:rPr>
                <w:rFonts w:ascii="Times New Roman" w:hAnsi="Times New Roman" w:cs="Times New Roman"/>
              </w:rPr>
              <w:t>-</w:t>
            </w:r>
          </w:p>
        </w:tc>
      </w:tr>
      <w:tr w:rsidR="00C92B91" w:rsidRPr="009411E8" w14:paraId="06CECBDB" w14:textId="77777777" w:rsidTr="00D77A60">
        <w:tc>
          <w:tcPr>
            <w:tcW w:w="1562" w:type="dxa"/>
          </w:tcPr>
          <w:p w14:paraId="3586672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0030B6C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b1.2</w:t>
            </w:r>
          </w:p>
        </w:tc>
        <w:tc>
          <w:tcPr>
            <w:tcW w:w="1169" w:type="dxa"/>
          </w:tcPr>
          <w:p w14:paraId="67E01E05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D7</w:t>
            </w:r>
          </w:p>
        </w:tc>
        <w:tc>
          <w:tcPr>
            <w:tcW w:w="1287" w:type="dxa"/>
          </w:tcPr>
          <w:p w14:paraId="1BEC9517" w14:textId="56B7AAFC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icer&lt;/Author&gt;&lt;Year&gt;1959&lt;/Year&gt;&lt;IDText&gt;Reversion of transduced antigenic characters in Salmonella typhimurium&lt;/IDText&gt;&lt;DisplayText&gt;(Spicer and Datta 1959)&lt;/DisplayText&gt;&lt;record&gt;&lt;dates&gt;&lt;pub-dates&gt;&lt;date&gt;Feb&lt;/date&gt;&lt;/pub-dates&gt;&lt;year&gt;1959&lt;/year&gt;&lt;/dates&gt;&lt;keywords&gt;&lt;keyword&gt;*Antigens&lt;/keyword&gt;&lt;keyword&gt;Humans&lt;/keyword&gt;&lt;keyword&gt;*Salmonella&lt;/keyword&gt;&lt;keyword&gt;*Salmonella typhimurium&lt;/keyword&gt;&lt;/keywords&gt;&lt;urls&gt;&lt;related-urls&gt;&lt;url&gt;https://www.ncbi.nlm.nih.gov/pubmed/13631190&lt;/url&gt;&lt;/related-urls&gt;&lt;/urls&gt;&lt;isbn&gt;0022-1287 (Print)&amp;#xD;0022-1287 (Linking)&lt;/isbn&gt;&lt;titles&gt;&lt;title&gt;Reversion of transduced antigenic characters in Salmonella typhimurium&lt;/title&gt;&lt;secondary-title&gt;J Gen Microbiol&lt;/secondary-title&gt;&lt;/titles&gt;&lt;pages&gt;136-43&lt;/pages&gt;&lt;number&gt;1&lt;/number&gt;&lt;contributors&gt;&lt;authors&gt;&lt;author&gt;Spicer, C. C.&lt;/author&gt;&lt;author&gt;Datta, N.&lt;/author&gt;&lt;/authors&gt;&lt;/contributors&gt;&lt;edition&gt;1959/02/01&lt;/edition&gt;&lt;language&gt;English&lt;/language&gt;&lt;added-date format="utc"&gt;1519411197&lt;/added-date&gt;&lt;ref-type name="Journal Article"&gt;17&lt;/ref-type&gt;&lt;custom3&gt;papers3://publication/uuid/DD5465AC-7048-4AF1-A943-58852206D351&lt;/custom3&gt;&lt;rec-number&gt;7721&lt;/rec-number&gt;&lt;last-updated-date format="utc"&gt;1572372673&lt;/last-updated-date&gt;&lt;accession-num&gt;13631190&lt;/accession-num&gt;&lt;label&gt;r04970&lt;/label&gt;&lt;electronic-resource-num&gt;10.1099/00221287-20-1-136&lt;/electronic-resource-num&gt;&lt;volume&gt;2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picer and Datta 195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5E204B1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17EE03A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210FFEE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L270</w:t>
            </w:r>
          </w:p>
        </w:tc>
        <w:tc>
          <w:tcPr>
            <w:tcW w:w="858" w:type="dxa"/>
          </w:tcPr>
          <w:p w14:paraId="7DB1E15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W803</w:t>
            </w:r>
          </w:p>
        </w:tc>
        <w:tc>
          <w:tcPr>
            <w:tcW w:w="1307" w:type="dxa"/>
          </w:tcPr>
          <w:p w14:paraId="2C1DC9A0" w14:textId="52F049C5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ys&lt;/Author&gt;&lt;Year&gt;1969&lt;/Year&gt;&lt;IDText&gt;Recombination in H1, the gene determining the flagellar antigen-i of Salmonella typhimurium; mapping of H1 and fla mutations&lt;/IDText&gt;&lt;DisplayText&gt;(Joys and Stocker 1969)&lt;/DisplayText&gt;&lt;record&gt;&lt;dates&gt;&lt;pub-dates&gt;&lt;date&gt;Oct&lt;/date&gt;&lt;/pub-dates&gt;&lt;year&gt;1969&lt;/year&gt;&lt;/dates&gt;&lt;keywords&gt;&lt;keyword&gt;Antigens&lt;/keyword&gt;&lt;keyword&gt;Genes&lt;/keyword&gt;&lt;keyword&gt;*Mutation&lt;/keyword&gt;&lt;keyword&gt;*Recombination, Genetic&lt;/keyword&gt;&lt;keyword&gt;Salmonella Phages&lt;/keyword&gt;&lt;keyword&gt;*Salmonella typhimurium&lt;/keyword&gt;&lt;keyword&gt;Transduction, Genetic&lt;/keyword&gt;&lt;/keywords&gt;&lt;urls&gt;&lt;related-urls&gt;&lt;url&gt;https://www.ncbi.nlm.nih.gov/pubmed/4902624&lt;/url&gt;&lt;/related-urls&gt;&lt;/urls&gt;&lt;isbn&gt;0022-1287 (Print)&amp;#xD;0022-1287 (Linking)&lt;/isbn&gt;&lt;titles&gt;&lt;title&gt;Recombination in H1, the gene determining the flagellar antigen-i of Salmonella typhimurium; mapping of H1 and fla mutations&lt;/title&gt;&lt;secondary-title&gt;J Gen Microbiol&lt;/secondary-title&gt;&lt;/titles&gt;&lt;pages&gt;267-75&lt;/pages&gt;&lt;number&gt;2&lt;/number&gt;&lt;contributors&gt;&lt;authors&gt;&lt;author&gt;Joys, T. M.&lt;/author&gt;&lt;author&gt;Stocker, B. A.&lt;/author&gt;&lt;/authors&gt;&lt;/contributors&gt;&lt;edition&gt;1969/10/01&lt;/edition&gt;&lt;language&gt;English&lt;/language&gt;&lt;added-date format="utc"&gt;1518564770&lt;/added-date&gt;&lt;ref-type name="Journal Article"&gt;17&lt;/ref-type&gt;&lt;custom3&gt;papers3://publication/uuid/5FE23857-2AAA-467E-874F-A9A32CB98C85&lt;/custom3&gt;&lt;rec-number&gt;7720&lt;/rec-number&gt;&lt;last-updated-date format="utc"&gt;1572372672&lt;/last-updated-date&gt;&lt;accession-num&gt;4902624&lt;/accession-num&gt;&lt;label&gt;r04964&lt;/label&gt;&lt;electronic-resource-num&gt;10.1099/00221287-58-2-267&lt;/electronic-resource-num&gt;&lt;volume&gt;58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Joys and Stocker 196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50" w:type="dxa"/>
          </w:tcPr>
          <w:p w14:paraId="0DCCD9D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Transduction A--&gt;</w:t>
            </w:r>
            <w:proofErr w:type="spellStart"/>
            <w:r w:rsidRPr="001833D2">
              <w:rPr>
                <w:rFonts w:ascii="Times New Roman" w:hAnsi="Times New Roman" w:cs="Times New Roman"/>
              </w:rPr>
              <w:t>i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1.2-&gt;b-1.2; </w:t>
            </w:r>
            <w:proofErr w:type="spellStart"/>
            <w:r w:rsidRPr="001833D2">
              <w:rPr>
                <w:rFonts w:ascii="Times New Roman" w:hAnsi="Times New Roman" w:cs="Times New Roman"/>
              </w:rPr>
              <w:t>fla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+ phase I non-I with HI of Abony, antigen b. </w:t>
            </w:r>
            <w:proofErr w:type="spellStart"/>
            <w:r w:rsidRPr="001833D2">
              <w:rPr>
                <w:rFonts w:ascii="Times New Roman" w:hAnsi="Times New Roman" w:cs="Times New Roman"/>
                <w:i/>
                <w:iCs/>
              </w:rPr>
              <w:t>nml</w:t>
            </w:r>
            <w:proofErr w:type="spellEnd"/>
            <w:r w:rsidRPr="001833D2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1833D2">
              <w:rPr>
                <w:rFonts w:ascii="Times New Roman" w:hAnsi="Times New Roman" w:cs="Times New Roman"/>
              </w:rPr>
              <w:t xml:space="preserve">was </w:t>
            </w:r>
            <w:proofErr w:type="spellStart"/>
            <w:r w:rsidRPr="001833D2">
              <w:rPr>
                <w:rFonts w:ascii="Times New Roman" w:hAnsi="Times New Roman" w:cs="Times New Roman"/>
              </w:rPr>
              <w:t>cotransduced</w:t>
            </w:r>
            <w:proofErr w:type="spellEnd"/>
            <w:r w:rsidRPr="001833D2">
              <w:rPr>
                <w:rFonts w:ascii="Times New Roman" w:hAnsi="Times New Roman" w:cs="Times New Roman"/>
              </w:rPr>
              <w:t>. (N-</w:t>
            </w:r>
            <w:proofErr w:type="spellStart"/>
            <w:r w:rsidRPr="001833D2">
              <w:rPr>
                <w:rFonts w:ascii="Times New Roman" w:hAnsi="Times New Roman" w:cs="Times New Roman"/>
              </w:rPr>
              <w:t>methyllysine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decoration on flagellin)</w:t>
            </w:r>
          </w:p>
        </w:tc>
      </w:tr>
      <w:tr w:rsidR="00C92B91" w:rsidRPr="009411E8" w14:paraId="79DC065C" w14:textId="77777777" w:rsidTr="00D77A60">
        <w:tc>
          <w:tcPr>
            <w:tcW w:w="1562" w:type="dxa"/>
          </w:tcPr>
          <w:p w14:paraId="466F387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33D732D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H1-b H2-e,n,x, Fels2-</w:t>
            </w:r>
          </w:p>
        </w:tc>
        <w:tc>
          <w:tcPr>
            <w:tcW w:w="1169" w:type="dxa"/>
          </w:tcPr>
          <w:p w14:paraId="61C6E9C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D14</w:t>
            </w:r>
          </w:p>
        </w:tc>
        <w:tc>
          <w:tcPr>
            <w:tcW w:w="1287" w:type="dxa"/>
          </w:tcPr>
          <w:p w14:paraId="2703588D" w14:textId="7FEB7313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icer&lt;/Author&gt;&lt;Year&gt;1959&lt;/Year&gt;&lt;IDText&gt;Reversion of transduced antigenic characters in Salmonella typhimurium&lt;/IDText&gt;&lt;DisplayText&gt;(Spicer and Datta 1959)&lt;/DisplayText&gt;&lt;record&gt;&lt;dates&gt;&lt;pub-dates&gt;&lt;date&gt;Feb&lt;/date&gt;&lt;/pub-dates&gt;&lt;year&gt;1959&lt;/year&gt;&lt;/dates&gt;&lt;keywords&gt;&lt;keyword&gt;*Antigens&lt;/keyword&gt;&lt;keyword&gt;Humans&lt;/keyword&gt;&lt;keyword&gt;*Salmonella&lt;/keyword&gt;&lt;keyword&gt;*Salmonella typhimurium&lt;/keyword&gt;&lt;/keywords&gt;&lt;urls&gt;&lt;related-urls&gt;&lt;url&gt;https://www.ncbi.nlm.nih.gov/pubmed/13631190&lt;/url&gt;&lt;/related-urls&gt;&lt;/urls&gt;&lt;isbn&gt;0022-1287 (Print)&amp;#xD;0022-1287 (Linking)&lt;/isbn&gt;&lt;titles&gt;&lt;title&gt;Reversion of transduced antigenic characters in Salmonella typhimurium&lt;/title&gt;&lt;secondary-title&gt;J Gen Microbiol&lt;/secondary-title&gt;&lt;/titles&gt;&lt;pages&gt;136-43&lt;/pages&gt;&lt;number&gt;1&lt;/number&gt;&lt;contributors&gt;&lt;authors&gt;&lt;author&gt;Spicer, C. C.&lt;/author&gt;&lt;author&gt;Datta, N.&lt;/author&gt;&lt;/authors&gt;&lt;/contributors&gt;&lt;edition&gt;1959/02/01&lt;/edition&gt;&lt;language&gt;English&lt;/language&gt;&lt;added-date format="utc"&gt;1519411197&lt;/added-date&gt;&lt;ref-type name="Journal Article"&gt;17&lt;/ref-type&gt;&lt;custom3&gt;papers3://publication/uuid/DD5465AC-7048-4AF1-A943-58852206D351&lt;/custom3&gt;&lt;rec-number&gt;7721&lt;/rec-number&gt;&lt;last-updated-date format="utc"&gt;1572372673&lt;/last-updated-date&gt;&lt;accession-num&gt;13631190&lt;/accession-num&gt;&lt;label&gt;r04970&lt;/label&gt;&lt;electronic-resource-num&gt;10.1099/00221287-20-1-136&lt;/electronic-resource-num&gt;&lt;volume&gt;2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picer and Datta 195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4668EA3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41EE4DBF" w14:textId="48EDB2FF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(additional genotype information in </w:t>
            </w:r>
            <w:r w:rsidR="00C92B91">
              <w:rPr>
                <w:rFonts w:ascii="Times New Roman" w:hAnsi="Times New Roman" w:cs="Times New Roman"/>
              </w:rPr>
              <w:fldChar w:fldCharType="begin">
                <w:fldData xml:space="preserve">PEVuZE5vdGU+PENpdGU+PEF1dGhvcj5XaWxraW5zb248L0F1dGhvcj48WWVhcj4xOTcyPC9ZZWFy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</w:fldData>
              </w:fldChar>
            </w:r>
            <w:r w:rsidR="00C92B91">
              <w:rPr>
                <w:rFonts w:ascii="Times New Roman" w:hAnsi="Times New Roman" w:cs="Times New Roman"/>
              </w:rPr>
              <w:instrText xml:space="preserve"> ADDIN EN.CITE </w:instrText>
            </w:r>
            <w:r w:rsidR="00C92B91">
              <w:rPr>
                <w:rFonts w:ascii="Times New Roman" w:hAnsi="Times New Roman" w:cs="Times New Roman"/>
              </w:rPr>
              <w:fldChar w:fldCharType="begin">
                <w:fldData xml:space="preserve">PEVuZE5vdGU+PENpdGU+PEF1dGhvcj5XaWxraW5zb248L0F1dGhvcj48WWVhcj4xOTcyPC9ZZWFy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</w:fldData>
              </w:fldChar>
            </w:r>
            <w:r w:rsidR="00C92B9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C92B91">
              <w:rPr>
                <w:rFonts w:ascii="Times New Roman" w:hAnsi="Times New Roman" w:cs="Times New Roman"/>
              </w:rPr>
            </w:r>
            <w:r w:rsidR="00C92B91">
              <w:rPr>
                <w:rFonts w:ascii="Times New Roman" w:hAnsi="Times New Roman" w:cs="Times New Roman"/>
              </w:rPr>
              <w:fldChar w:fldCharType="end"/>
            </w:r>
            <w:r w:rsidR="00C92B91">
              <w:rPr>
                <w:rFonts w:ascii="Times New Roman" w:hAnsi="Times New Roman" w:cs="Times New Roman"/>
              </w:rPr>
            </w:r>
            <w:r w:rsidR="00C92B91">
              <w:rPr>
                <w:rFonts w:ascii="Times New Roman" w:hAnsi="Times New Roman" w:cs="Times New Roman"/>
              </w:rPr>
              <w:fldChar w:fldCharType="separate"/>
            </w:r>
            <w:r w:rsidR="00C92B91">
              <w:rPr>
                <w:rFonts w:ascii="Times New Roman" w:hAnsi="Times New Roman" w:cs="Times New Roman"/>
                <w:noProof/>
              </w:rPr>
              <w:t>(Joys and Stocker 1969; Wilkinson et al. 1972)</w:t>
            </w:r>
            <w:r w:rsidR="00C92B91">
              <w:rPr>
                <w:rFonts w:ascii="Times New Roman" w:hAnsi="Times New Roman" w:cs="Times New Roman"/>
              </w:rPr>
              <w:fldChar w:fldCharType="end"/>
            </w:r>
            <w:r w:rsidRPr="001833D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9" w:type="dxa"/>
          </w:tcPr>
          <w:p w14:paraId="6E29655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D7</w:t>
            </w:r>
          </w:p>
        </w:tc>
        <w:tc>
          <w:tcPr>
            <w:tcW w:w="858" w:type="dxa"/>
          </w:tcPr>
          <w:p w14:paraId="452182F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W803</w:t>
            </w:r>
          </w:p>
        </w:tc>
        <w:tc>
          <w:tcPr>
            <w:tcW w:w="1307" w:type="dxa"/>
          </w:tcPr>
          <w:p w14:paraId="31AAE95F" w14:textId="421F43CE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icer&lt;/Author&gt;&lt;Year&gt;1959&lt;/Year&gt;&lt;IDText&gt;Reversion of transduced antigenic characters in Salmonella typhimurium&lt;/IDText&gt;&lt;DisplayText&gt;(Spicer and Datta 1959)&lt;/DisplayText&gt;&lt;record&gt;&lt;dates&gt;&lt;pub-dates&gt;&lt;date&gt;Feb&lt;/date&gt;&lt;/pub-dates&gt;&lt;year&gt;1959&lt;/year&gt;&lt;/dates&gt;&lt;keywords&gt;&lt;keyword&gt;*Antigens&lt;/keyword&gt;&lt;keyword&gt;Humans&lt;/keyword&gt;&lt;keyword&gt;*Salmonella&lt;/keyword&gt;&lt;keyword&gt;*Salmonella typhimurium&lt;/keyword&gt;&lt;/keywords&gt;&lt;urls&gt;&lt;related-urls&gt;&lt;url&gt;https://www.ncbi.nlm.nih.gov/pubmed/13631190&lt;/url&gt;&lt;/related-urls&gt;&lt;/urls&gt;&lt;isbn&gt;0022-1287 (Print)&amp;#xD;0022-1287 (Linking)&lt;/isbn&gt;&lt;titles&gt;&lt;title&gt;Reversion of transduced antigenic characters in Salmonella typhimurium&lt;/title&gt;&lt;secondary-title&gt;J Gen Microbiol&lt;/secondary-title&gt;&lt;/titles&gt;&lt;pages&gt;136-43&lt;/pages&gt;&lt;number&gt;1&lt;/number&gt;&lt;contributors&gt;&lt;authors&gt;&lt;author&gt;Spicer, C. C.&lt;/author&gt;&lt;author&gt;Datta, N.&lt;/author&gt;&lt;/authors&gt;&lt;/contributors&gt;&lt;edition&gt;1959/02/01&lt;/edition&gt;&lt;language&gt;English&lt;/language&gt;&lt;added-date format="utc"&gt;1519411197&lt;/added-date&gt;&lt;ref-type name="Journal Article"&gt;17&lt;/ref-type&gt;&lt;custom3&gt;papers3://publication/uuid/DD5465AC-7048-4AF1-A943-58852206D351&lt;/custom3&gt;&lt;rec-number&gt;7721&lt;/rec-number&gt;&lt;last-updated-date format="utc"&gt;1572372673&lt;/last-updated-date&gt;&lt;accession-num&gt;13631190&lt;/accession-num&gt;&lt;label&gt;r04970&lt;/label&gt;&lt;electronic-resource-num&gt;10.1099/00221287-20-1-136&lt;/electronic-resource-num&gt;&lt;volume&gt;2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Spicer and Datta 195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50" w:type="dxa"/>
          </w:tcPr>
          <w:p w14:paraId="04C7A39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1833D2">
              <w:rPr>
                <w:rFonts w:ascii="Times New Roman" w:hAnsi="Times New Roman" w:cs="Times New Roman"/>
              </w:rPr>
              <w:t>ransduction B 1.2--&gt;b-</w:t>
            </w:r>
            <w:proofErr w:type="spellStart"/>
            <w:r w:rsidRPr="001833D2">
              <w:rPr>
                <w:rFonts w:ascii="Times New Roman" w:hAnsi="Times New Roman" w:cs="Times New Roman"/>
              </w:rPr>
              <w:t>enx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Fels2-</w:t>
            </w:r>
          </w:p>
        </w:tc>
      </w:tr>
      <w:tr w:rsidR="00C92B91" w:rsidRPr="009411E8" w14:paraId="05FA4EE0" w14:textId="77777777" w:rsidTr="00D77A60">
        <w:tc>
          <w:tcPr>
            <w:tcW w:w="1562" w:type="dxa"/>
          </w:tcPr>
          <w:p w14:paraId="08ECF93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0620E41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 xml:space="preserve">flaA66 rpsL120 </w:t>
            </w:r>
            <w:r w:rsidRPr="001833D2">
              <w:rPr>
                <w:rFonts w:ascii="Times New Roman" w:hAnsi="Times New Roman" w:cs="Times New Roman"/>
              </w:rPr>
              <w:t xml:space="preserve">unmapped additional mutation affecting </w:t>
            </w:r>
            <w:proofErr w:type="spellStart"/>
            <w:r w:rsidRPr="001833D2">
              <w:rPr>
                <w:rFonts w:ascii="Times New Roman" w:hAnsi="Times New Roman" w:cs="Times New Roman"/>
              </w:rPr>
              <w:t>StrR</w:t>
            </w:r>
            <w:proofErr w:type="spellEnd"/>
          </w:p>
        </w:tc>
        <w:tc>
          <w:tcPr>
            <w:tcW w:w="1169" w:type="dxa"/>
          </w:tcPr>
          <w:p w14:paraId="36DAC93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L696</w:t>
            </w:r>
          </w:p>
        </w:tc>
        <w:tc>
          <w:tcPr>
            <w:tcW w:w="1287" w:type="dxa"/>
          </w:tcPr>
          <w:p w14:paraId="0265A5FD" w14:textId="1FA58EAE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ys&lt;/Author&gt;&lt;Year&gt;1965&lt;/Year&gt;&lt;IDText&gt;Complementation of non-flagellate Salmonella mutants.&lt;/IDText&gt;&lt;DisplayText&gt;(Joys and Stocker 1965)&lt;/DisplayText&gt;&lt;record&gt;&lt;dates&gt;&lt;pub-dates&gt;&lt;date&gt;Oct&lt;/date&gt;&lt;/pub-dates&gt;&lt;year&gt;1965&lt;/year&gt;&lt;/dates&gt;&lt;urls&gt;&lt;related-urls&gt;&lt;url&gt;http://mic.microbiologyresearch.org/content/journal/micro/10.1099/00221287-41-1-47&lt;/url&gt;&lt;/related-urls&gt;&lt;/urls&gt;&lt;titles&gt;&lt;title&gt;Complementation of non-flagellate Salmonella mutants.&lt;/title&gt;&lt;secondary-title&gt;J Gen Microbiol&lt;/secondary-title&gt;&lt;/titles&gt;&lt;pages&gt;47-55&lt;/pages&gt;&lt;number&gt;1&lt;/number&gt;&lt;contributors&gt;&lt;authors&gt;&lt;author&gt;Joys, T M&lt;/author&gt;&lt;author&gt;Stocker, B A&lt;/author&gt;&lt;/authors&gt;&lt;/contributors&gt;&lt;language&gt;English&lt;/language&gt;&lt;added-date format="utc"&gt;1579647079&lt;/added-date&gt;&lt;ref-type name="Journal Article"&gt;17&lt;/ref-type&gt;&lt;custom3&gt;papers3://publication/uuid/39B4FF2E-3F94-42C9-B21D-10B471C72D9E&lt;/custom3&gt;&lt;rec-number&gt;7880&lt;/rec-number&gt;&lt;last-updated-date format="utc"&gt;1579647079&lt;/last-updated-date&gt;&lt;accession-num&gt;5327585&lt;/accession-num&gt;&lt;label&gt;r05039&lt;/label&gt;&lt;electronic-resource-num&gt;10.1099/00221287-41-1-47&lt;/electronic-resource-num&gt;&lt;volume&gt;41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Joys and Stocker 1965)</w:t>
            </w:r>
            <w:r>
              <w:rPr>
                <w:rFonts w:ascii="Times New Roman" w:hAnsi="Times New Roman" w:cs="Times New Roman"/>
              </w:rPr>
              <w:fldChar w:fldCharType="end"/>
            </w:r>
            <w:r w:rsidR="00D77A60" w:rsidRPr="001833D2">
              <w:rPr>
                <w:rFonts w:ascii="Times New Roman" w:hAnsi="Times New Roman" w:cs="Times New Roman"/>
              </w:rPr>
              <w:t xml:space="preserve"> and Smith and Stocker </w:t>
            </w:r>
            <w:proofErr w:type="spellStart"/>
            <w:r w:rsidR="00D77A60" w:rsidRPr="001833D2">
              <w:rPr>
                <w:rFonts w:ascii="Times New Roman" w:hAnsi="Times New Roman" w:cs="Times New Roman"/>
              </w:rPr>
              <w:t>unpub</w:t>
            </w:r>
            <w:proofErr w:type="spellEnd"/>
            <w:r w:rsidR="00D77A60" w:rsidRPr="001833D2">
              <w:rPr>
                <w:rFonts w:ascii="Times New Roman" w:hAnsi="Times New Roman" w:cs="Times New Roman"/>
              </w:rPr>
              <w:t xml:space="preserve"> cited in Wilkinson et al </w:t>
            </w:r>
            <w:r>
              <w:rPr>
                <w:rFonts w:ascii="Times New Roman" w:hAnsi="Times New Roman" w:cs="Times New Roman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ilkinson&lt;/Author&gt;&lt;Year&gt;1972&lt;/Year&gt;&lt;IDText&gt;Non-smooth mutants of Salmonella typhimurium: differentiation by phage sensitivity and genetic mapping&lt;/IDText&gt;&lt;DisplayText&gt;(Wilkinson et al. 1972)&lt;/DisplayText&gt;&lt;record&gt;&lt;dates&gt;&lt;pub-dates&gt;&lt;date&gt;May&lt;/date&gt;&lt;/pub-dates&gt;&lt;year&gt;1972&lt;/year&gt;&lt;/dates&gt;&lt;keywords&gt;&lt;keyword&gt;Bacteriophage Typing&lt;/keyword&gt;&lt;keyword&gt;Bile Acids and Salts/pharmacology&lt;/keyword&gt;&lt;keyword&gt;*Chromosome Mapping&lt;/keyword&gt;&lt;keyword&gt;*Chromosomes, Bacterial&lt;/keyword&gt;&lt;keyword&gt;Complement Fixation Tests&lt;/keyword&gt;&lt;keyword&gt;Genetic Linkage&lt;/keyword&gt;&lt;keyword&gt;Genotype&lt;/keyword&gt;&lt;keyword&gt;Isomerases/analysis&lt;/keyword&gt;&lt;keyword&gt;Lipopolysaccharides/metabolism&lt;/keyword&gt;&lt;keyword&gt;Lysogeny&lt;/keyword&gt;&lt;keyword&gt;*Mutation&lt;/keyword&gt;&lt;keyword&gt;Phenotype&lt;/keyword&gt;&lt;keyword&gt;Recombination, Genetic&lt;/keyword&gt;&lt;keyword&gt;*Salmonella Phages&lt;/keyword&gt;&lt;keyword&gt;Salmonella typhimurium/*classification/drug&lt;/keyword&gt;&lt;keyword&gt;effects/enzymology/immunology/metabolism&lt;/keyword&gt;&lt;/keywords&gt;&lt;urls&gt;&lt;related-urls&gt;&lt;url&gt;https://www.ncbi.nlm.nih.gov/pubmed/4556257&lt;/url&gt;&lt;/related-urls&gt;&lt;/urls&gt;&lt;isbn&gt;0022-1287 (Print)&amp;#xD;0022-1287 (Linking)&lt;/isbn&gt;&lt;titles&gt;&lt;title&gt;Non-smooth mutants of Salmonella typhimurium: differentiation by phage sensitivity and genetic mapping&lt;/title&gt;&lt;secondary-title&gt;J Gen Microbiol&lt;/secondary-title&gt;&lt;/titles&gt;&lt;pages&gt;527-54&lt;/pages&gt;&lt;number&gt;3&lt;/number&gt;&lt;contributors&gt;&lt;authors&gt;&lt;author&gt;Wilkinson, R. G.&lt;/author&gt;&lt;author&gt;Gemski, P., Jr.&lt;/author&gt;&lt;author&gt;Stocker, B. A.&lt;/author&gt;&lt;/authors&gt;&lt;/contributors&gt;&lt;edition&gt;1972/05/01&lt;/edition&gt;&lt;language&gt;English&lt;/language&gt;&lt;added-date format="utc"&gt;1518564770&lt;/added-date&gt;&lt;ref-type name="Journal Article"&gt;17&lt;/ref-type&gt;&lt;custom3&gt;papers3://publication/uuid/F7FB23CD-13E8-42CC-8C41-8C9755D71EC7&lt;/custom3&gt;&lt;rec-number&gt;7719&lt;/rec-number&gt;&lt;last-updated-date format="utc"&gt;1572372672&lt;/last-updated-date&gt;&lt;accession-num&gt;4556257&lt;/accession-num&gt;&lt;label&gt;r04963&lt;/label&gt;&lt;electronic-resource-num&gt;10.1099/00221287-70-3-527&lt;/electronic-resource-num&gt;&lt;volume&gt;7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Wilkinson et al. 197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109D831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lastRenderedPageBreak/>
              <w:t>(other name SGSC1649)</w:t>
            </w:r>
          </w:p>
        </w:tc>
        <w:tc>
          <w:tcPr>
            <w:tcW w:w="1336" w:type="dxa"/>
          </w:tcPr>
          <w:p w14:paraId="05BA312C" w14:textId="6E54D58F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(additional genotype information in </w:t>
            </w:r>
            <w:r w:rsidR="00C92B91">
              <w:rPr>
                <w:rFonts w:ascii="Times New Roman" w:hAnsi="Times New Roman" w:cs="Times New Roman"/>
              </w:rPr>
              <w:fldChar w:fldCharType="begin"/>
            </w:r>
            <w:r w:rsidR="00C92B91">
              <w:rPr>
                <w:rFonts w:ascii="Times New Roman" w:hAnsi="Times New Roman" w:cs="Times New Roman"/>
              </w:rPr>
              <w:instrText xml:space="preserve"> ADDIN EN.CITE &lt;EndNote&gt;&lt;Cite&gt;&lt;Author&gt;Wilkinson&lt;/Author&gt;&lt;Year&gt;1972&lt;/Year&gt;&lt;IDText&gt;Non-smooth mutants of Salmonella typhimurium: differentiation by phage sensitivity and genetic mapping&lt;/IDText&gt;&lt;DisplayText&gt;(Wilkinson et al. 1972)&lt;/DisplayText&gt;&lt;record&gt;&lt;dates&gt;&lt;pub-dates&gt;&lt;date&gt;May&lt;/date&gt;&lt;/pub-dates&gt;&lt;year&gt;1972&lt;/year&gt;&lt;/dates&gt;&lt;keywords&gt;&lt;keyword&gt;Bacteriophage Typing&lt;/keyword&gt;&lt;keyword&gt;Bile Acids and Salts/pharmacology&lt;/keyword&gt;&lt;keyword&gt;*Chromosome Mapping&lt;/keyword&gt;&lt;keyword&gt;*Chromosomes, Bacterial&lt;/keyword&gt;&lt;keyword&gt;Complement Fixation Tests&lt;/keyword&gt;&lt;keyword&gt;Genetic Linkage&lt;/keyword&gt;&lt;keyword&gt;Genotype&lt;/keyword&gt;&lt;keyword&gt;Isomerases/analysis&lt;/keyword&gt;&lt;keyword&gt;Lipopolysaccharides/metabolism&lt;/keyword&gt;&lt;keyword&gt;Lysogeny&lt;/keyword&gt;&lt;keyword&gt;*Mutation&lt;/keyword&gt;&lt;keyword&gt;Phenotype&lt;/keyword&gt;&lt;keyword&gt;Recombination, Genetic&lt;/keyword&gt;&lt;keyword&gt;*Salmonella Phages&lt;/keyword&gt;&lt;keyword&gt;Salmonella typhimurium/*classification/drug&lt;/keyword&gt;&lt;keyword&gt;effects/enzymology/immunology/metabolism&lt;/keyword&gt;&lt;/keywords&gt;&lt;urls&gt;&lt;related-urls&gt;&lt;url&gt;https://www.ncbi.nlm.nih.gov/pubmed/4556257&lt;/url&gt;&lt;/related-urls&gt;&lt;/urls&gt;&lt;isbn&gt;0022-1287 (Print)&amp;#xD;0022-1287 (Linking)&lt;/isbn&gt;&lt;titles&gt;&lt;title&gt;Non-smooth mutants of Salmonella typhimurium: differentiation by phage sensitivity and genetic mapping&lt;/title&gt;&lt;secondary-title&gt;J Gen Microbiol&lt;/secondary-title&gt;&lt;/titles&gt;&lt;pages&gt;527-54&lt;/pages&gt;&lt;number&gt;3&lt;/number&gt;&lt;contributors&gt;&lt;authors&gt;&lt;author&gt;Wilkinson, R. G.&lt;/author&gt;&lt;author&gt;Gemski, P., Jr.&lt;/author&gt;&lt;author&gt;Stocker, B. A.&lt;/author&gt;&lt;/authors&gt;&lt;/contributors&gt;&lt;edition&gt;1972/05/01&lt;/edition&gt;&lt;language&gt;English&lt;/language&gt;&lt;added-date format="utc"&gt;1518564770&lt;/added-date&gt;&lt;ref-type name="Journal Article"&gt;17&lt;/ref-type&gt;&lt;custom3&gt;papers3://publication/uuid/F7FB23CD-13E8-42CC-8C41-8C9755D71EC7&lt;/custom3&gt;&lt;rec-number&gt;7719&lt;/rec-number&gt;&lt;last-updated-date format="utc"&gt;1572372672&lt;/last-updated-date&gt;&lt;accession-num&gt;4556257&lt;/accession-num&gt;&lt;label&gt;r04963&lt;/label&gt;&lt;electronic-resource-num&gt;10.1099/00221287-70-3-527&lt;/electronic-resource-num&gt;&lt;volume&gt;70&lt;/volume&gt;&lt;/record&gt;&lt;/Cite&gt;&lt;/EndNote&gt;</w:instrText>
            </w:r>
            <w:r w:rsidR="00C92B91">
              <w:rPr>
                <w:rFonts w:ascii="Times New Roman" w:hAnsi="Times New Roman" w:cs="Times New Roman"/>
              </w:rPr>
              <w:fldChar w:fldCharType="separate"/>
            </w:r>
            <w:r w:rsidR="00C92B91">
              <w:rPr>
                <w:rFonts w:ascii="Times New Roman" w:hAnsi="Times New Roman" w:cs="Times New Roman"/>
                <w:noProof/>
              </w:rPr>
              <w:t>(Wilkinson et al. 1972)</w:t>
            </w:r>
            <w:r w:rsidR="00C92B91">
              <w:rPr>
                <w:rFonts w:ascii="Times New Roman" w:hAnsi="Times New Roman" w:cs="Times New Roman"/>
              </w:rPr>
              <w:fldChar w:fldCharType="end"/>
            </w:r>
            <w:r w:rsidRPr="001833D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9" w:type="dxa"/>
          </w:tcPr>
          <w:p w14:paraId="52FD111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D14</w:t>
            </w:r>
          </w:p>
        </w:tc>
        <w:tc>
          <w:tcPr>
            <w:tcW w:w="858" w:type="dxa"/>
          </w:tcPr>
          <w:p w14:paraId="5186853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30B1563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1E46320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spontaneous mutation--&gt; Fla- high </w:t>
            </w:r>
            <w:proofErr w:type="spellStart"/>
            <w:r w:rsidRPr="001833D2">
              <w:rPr>
                <w:rFonts w:ascii="Times New Roman" w:hAnsi="Times New Roman" w:cs="Times New Roman"/>
              </w:rPr>
              <w:t>StrR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833D2">
              <w:rPr>
                <w:rFonts w:ascii="Times New Roman" w:hAnsi="Times New Roman" w:cs="Times New Roman"/>
              </w:rPr>
              <w:t>Rfa</w:t>
            </w:r>
            <w:proofErr w:type="spellEnd"/>
            <w:r w:rsidRPr="001833D2">
              <w:rPr>
                <w:rFonts w:ascii="Times New Roman" w:hAnsi="Times New Roman" w:cs="Times New Roman"/>
              </w:rPr>
              <w:t>+</w:t>
            </w:r>
          </w:p>
        </w:tc>
      </w:tr>
      <w:tr w:rsidR="00C92B91" w:rsidRPr="009411E8" w14:paraId="39B17BB2" w14:textId="77777777" w:rsidTr="00D77A60">
        <w:tc>
          <w:tcPr>
            <w:tcW w:w="1562" w:type="dxa"/>
          </w:tcPr>
          <w:p w14:paraId="6EB0A56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09C6BCA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  <w:i/>
                <w:iCs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>xyl-404 metE551</w:t>
            </w:r>
          </w:p>
        </w:tc>
        <w:tc>
          <w:tcPr>
            <w:tcW w:w="1169" w:type="dxa"/>
          </w:tcPr>
          <w:p w14:paraId="283F66B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L1027</w:t>
            </w:r>
          </w:p>
        </w:tc>
        <w:tc>
          <w:tcPr>
            <w:tcW w:w="1287" w:type="dxa"/>
          </w:tcPr>
          <w:p w14:paraId="23539E52" w14:textId="431CFB8E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ilkinson&lt;/Author&gt;&lt;Year&gt;1972&lt;/Year&gt;&lt;IDText&gt;Non-smooth mutants of Salmonella typhimurium: differentiation by phage sensitivity and genetic mapping&lt;/IDText&gt;&lt;DisplayText&gt;(Wilkinson et al. 1972)&lt;/DisplayText&gt;&lt;record&gt;&lt;dates&gt;&lt;pub-dates&gt;&lt;date&gt;May&lt;/date&gt;&lt;/pub-dates&gt;&lt;year&gt;1972&lt;/year&gt;&lt;/dates&gt;&lt;keywords&gt;&lt;keyword&gt;Bacteriophage Typing&lt;/keyword&gt;&lt;keyword&gt;Bile Acids and Salts/pharmacology&lt;/keyword&gt;&lt;keyword&gt;*Chromosome Mapping&lt;/keyword&gt;&lt;keyword&gt;*Chromosomes, Bacterial&lt;/keyword&gt;&lt;keyword&gt;Complement Fixation Tests&lt;/keyword&gt;&lt;keyword&gt;Genetic Linkage&lt;/keyword&gt;&lt;keyword&gt;Genotype&lt;/keyword&gt;&lt;keyword&gt;Isomerases/analysis&lt;/keyword&gt;&lt;keyword&gt;Lipopolysaccharides/metabolism&lt;/keyword&gt;&lt;keyword&gt;Lysogeny&lt;/keyword&gt;&lt;keyword&gt;*Mutation&lt;/keyword&gt;&lt;keyword&gt;Phenotype&lt;/keyword&gt;&lt;keyword&gt;Recombination, Genetic&lt;/keyword&gt;&lt;keyword&gt;*Salmonella Phages&lt;/keyword&gt;&lt;keyword&gt;Salmonella typhimurium/*classification/drug&lt;/keyword&gt;&lt;keyword&gt;effects/enzymology/immunology/metabolism&lt;/keyword&gt;&lt;/keywords&gt;&lt;urls&gt;&lt;related-urls&gt;&lt;url&gt;https://www.ncbi.nlm.nih.gov/pubmed/4556257&lt;/url&gt;&lt;/related-urls&gt;&lt;/urls&gt;&lt;isbn&gt;0022-1287 (Print)&amp;#xD;0022-1287 (Linking)&lt;/isbn&gt;&lt;titles&gt;&lt;title&gt;Non-smooth mutants of Salmonella typhimurium: differentiation by phage sensitivity and genetic mapping&lt;/title&gt;&lt;secondary-title&gt;J Gen Microbiol&lt;/secondary-title&gt;&lt;/titles&gt;&lt;pages&gt;527-54&lt;/pages&gt;&lt;number&gt;3&lt;/number&gt;&lt;contributors&gt;&lt;authors&gt;&lt;author&gt;Wilkinson, R. G.&lt;/author&gt;&lt;author&gt;Gemski, P., Jr.&lt;/author&gt;&lt;author&gt;Stocker, B. A.&lt;/author&gt;&lt;/authors&gt;&lt;/contributors&gt;&lt;edition&gt;1972/05/01&lt;/edition&gt;&lt;language&gt;English&lt;/language&gt;&lt;added-date format="utc"&gt;1518564770&lt;/added-date&gt;&lt;ref-type name="Journal Article"&gt;17&lt;/ref-type&gt;&lt;custom3&gt;papers3://publication/uuid/F7FB23CD-13E8-42CC-8C41-8C9755D71EC7&lt;/custom3&gt;&lt;rec-number&gt;7719&lt;/rec-number&gt;&lt;last-updated-date format="utc"&gt;1572372672&lt;/last-updated-date&gt;&lt;accession-num&gt;4556257&lt;/accession-num&gt;&lt;label&gt;r04963&lt;/label&gt;&lt;electronic-resource-num&gt;10.1099/00221287-70-3-527&lt;/electronic-resource-num&gt;&lt;volume&gt;7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Wilkinson et al. 197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59ED799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065E92D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7533F4A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L696</w:t>
            </w:r>
          </w:p>
        </w:tc>
        <w:tc>
          <w:tcPr>
            <w:tcW w:w="858" w:type="dxa"/>
          </w:tcPr>
          <w:p w14:paraId="653EA85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2FCD6953" w14:textId="15999959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uo&lt;/Author&gt;&lt;Year&gt;1970&lt;/Year&gt;&lt;IDText&gt;ES18, a general transducing phage for smooth and nonsmooth Salmonella typhimurium.&lt;/IDText&gt;&lt;DisplayText&gt;(Kuo and Stocker 1970)&lt;/DisplayText&gt;&lt;record&gt;&lt;dates&gt;&lt;pub-dates&gt;&lt;date&gt;Nov&lt;/date&gt;&lt;/pub-dates&gt;&lt;year&gt;1970&lt;/year&gt;&lt;/dates&gt;&lt;urls&gt;&lt;related-urls&gt;&lt;url&gt;https://linkinghub.elsevier.com/retrieve/pii/0042682270903089&lt;/url&gt;&lt;/related-urls&gt;&lt;/urls&gt;&lt;titles&gt;&lt;title&gt;ES18, a general transducing phage for smooth and nonsmooth Salmonella typhimurium.&lt;/title&gt;&lt;secondary-title&gt;Virology&lt;/secondary-title&gt;&lt;/titles&gt;&lt;pages&gt;621-632&lt;/pages&gt;&lt;number&gt;3&lt;/number&gt;&lt;contributors&gt;&lt;authors&gt;&lt;author&gt;Kuo, T T&lt;/author&gt;&lt;author&gt;Stocker, B A&lt;/author&gt;&lt;/authors&gt;&lt;/contributors&gt;&lt;language&gt;English&lt;/language&gt;&lt;added-date format="utc"&gt;1579648710&lt;/added-date&gt;&lt;ref-type name="Journal Article"&gt;17&lt;/ref-type&gt;&lt;custom3&gt;papers3://publication/uuid/6AAAE6CC-8F68-4BB6-AF68-55E924584998&lt;/custom3&gt;&lt;rec-number&gt;7882&lt;/rec-number&gt;&lt;last-updated-date format="utc"&gt;1579648710&lt;/last-updated-date&gt;&lt;accession-num&gt;4921684&lt;/accession-num&gt;&lt;label&gt;r05896&lt;/label&gt;&lt;electronic-resource-num&gt;10.1016/0042-6822(70)90308-9&lt;/electronic-resource-num&gt;&lt;volume&gt;42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Kuo and Stocker 197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50" w:type="dxa"/>
          </w:tcPr>
          <w:p w14:paraId="764E6CD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mutagenesis--&gt;</w:t>
            </w:r>
            <w:proofErr w:type="spellStart"/>
            <w:r w:rsidRPr="001833D2">
              <w:rPr>
                <w:rFonts w:ascii="Times New Roman" w:hAnsi="Times New Roman" w:cs="Times New Roman"/>
              </w:rPr>
              <w:t>xyl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- </w:t>
            </w:r>
            <w:proofErr w:type="spellStart"/>
            <w:r w:rsidRPr="001833D2">
              <w:rPr>
                <w:rFonts w:ascii="Times New Roman" w:hAnsi="Times New Roman" w:cs="Times New Roman"/>
              </w:rPr>
              <w:t>metE</w:t>
            </w:r>
            <w:proofErr w:type="spellEnd"/>
            <w:r w:rsidRPr="001833D2">
              <w:rPr>
                <w:rFonts w:ascii="Times New Roman" w:hAnsi="Times New Roman" w:cs="Times New Roman"/>
              </w:rPr>
              <w:t>-</w:t>
            </w:r>
          </w:p>
        </w:tc>
      </w:tr>
      <w:tr w:rsidR="00C92B91" w:rsidRPr="009411E8" w14:paraId="191A2301" w14:textId="77777777" w:rsidTr="00D77A60">
        <w:tc>
          <w:tcPr>
            <w:tcW w:w="1562" w:type="dxa"/>
          </w:tcPr>
          <w:p w14:paraId="68E3398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7023A08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proofErr w:type="spellStart"/>
            <w:r w:rsidRPr="001833D2">
              <w:rPr>
                <w:rFonts w:ascii="Times New Roman" w:hAnsi="Times New Roman" w:cs="Times New Roman"/>
              </w:rPr>
              <w:t>interlab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transfer, new name</w:t>
            </w:r>
          </w:p>
        </w:tc>
        <w:tc>
          <w:tcPr>
            <w:tcW w:w="1169" w:type="dxa"/>
          </w:tcPr>
          <w:p w14:paraId="21D3224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47</w:t>
            </w:r>
          </w:p>
        </w:tc>
        <w:tc>
          <w:tcPr>
            <w:tcW w:w="1287" w:type="dxa"/>
          </w:tcPr>
          <w:p w14:paraId="3BD5FA25" w14:textId="36BB00C7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1AEA31D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L1027</w:t>
            </w:r>
          </w:p>
        </w:tc>
        <w:tc>
          <w:tcPr>
            <w:tcW w:w="1336" w:type="dxa"/>
          </w:tcPr>
          <w:p w14:paraId="2585C045" w14:textId="0106337B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ilkinson&lt;/Author&gt;&lt;Year&gt;1972&lt;/Year&gt;&lt;IDText&gt;Non-smooth mutants of Salmonella typhimurium: differentiation by phage sensitivity and genetic mapping&lt;/IDText&gt;&lt;DisplayText&gt;(Wilkinson et al. 1972)&lt;/DisplayText&gt;&lt;record&gt;&lt;dates&gt;&lt;pub-dates&gt;&lt;date&gt;May&lt;/date&gt;&lt;/pub-dates&gt;&lt;year&gt;1972&lt;/year&gt;&lt;/dates&gt;&lt;keywords&gt;&lt;keyword&gt;Bacteriophage Typing&lt;/keyword&gt;&lt;keyword&gt;Bile Acids and Salts/pharmacology&lt;/keyword&gt;&lt;keyword&gt;*Chromosome Mapping&lt;/keyword&gt;&lt;keyword&gt;*Chromosomes, Bacterial&lt;/keyword&gt;&lt;keyword&gt;Complement Fixation Tests&lt;/keyword&gt;&lt;keyword&gt;Genetic Linkage&lt;/keyword&gt;&lt;keyword&gt;Genotype&lt;/keyword&gt;&lt;keyword&gt;Isomerases/analysis&lt;/keyword&gt;&lt;keyword&gt;Lipopolysaccharides/metabolism&lt;/keyword&gt;&lt;keyword&gt;Lysogeny&lt;/keyword&gt;&lt;keyword&gt;*Mutation&lt;/keyword&gt;&lt;keyword&gt;Phenotype&lt;/keyword&gt;&lt;keyword&gt;Recombination, Genetic&lt;/keyword&gt;&lt;keyword&gt;*Salmonella Phages&lt;/keyword&gt;&lt;keyword&gt;Salmonella typhimurium/*classification/drug&lt;/keyword&gt;&lt;keyword&gt;effects/enzymology/immunology/metabolism&lt;/keyword&gt;&lt;/keywords&gt;&lt;urls&gt;&lt;related-urls&gt;&lt;url&gt;https://www.ncbi.nlm.nih.gov/pubmed/4556257&lt;/url&gt;&lt;/related-urls&gt;&lt;/urls&gt;&lt;isbn&gt;0022-1287 (Print)&amp;#xD;0022-1287 (Linking)&lt;/isbn&gt;&lt;titles&gt;&lt;title&gt;Non-smooth mutants of Salmonella typhimurium: differentiation by phage sensitivity and genetic mapping&lt;/title&gt;&lt;secondary-title&gt;J Gen Microbiol&lt;/secondary-title&gt;&lt;/titles&gt;&lt;pages&gt;527-54&lt;/pages&gt;&lt;number&gt;3&lt;/number&gt;&lt;contributors&gt;&lt;authors&gt;&lt;author&gt;Wilkinson, R. G.&lt;/author&gt;&lt;author&gt;Gemski, P., Jr.&lt;/author&gt;&lt;author&gt;Stocker, B. A.&lt;/author&gt;&lt;/authors&gt;&lt;/contributors&gt;&lt;edition&gt;1972/05/01&lt;/edition&gt;&lt;language&gt;English&lt;/language&gt;&lt;added-date format="utc"&gt;1518564770&lt;/added-date&gt;&lt;ref-type name="Journal Article"&gt;17&lt;/ref-type&gt;&lt;custom3&gt;papers3://publication/uuid/F7FB23CD-13E8-42CC-8C41-8C9755D71EC7&lt;/custom3&gt;&lt;rec-number&gt;7719&lt;/rec-number&gt;&lt;last-updated-date format="utc"&gt;1572372672&lt;/last-updated-date&gt;&lt;accession-num&gt;4556257&lt;/accession-num&gt;&lt;label&gt;r04963&lt;/label&gt;&lt;electronic-resource-num&gt;10.1099/00221287-70-3-527&lt;/electronic-resource-num&gt;&lt;volume&gt;70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Wilkinson et al. 197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89" w:type="dxa"/>
          </w:tcPr>
          <w:p w14:paraId="172DEA6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858" w:type="dxa"/>
          </w:tcPr>
          <w:p w14:paraId="5785B13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3EEBFE8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7E90EE7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</w:tr>
      <w:tr w:rsidR="00C92B91" w:rsidRPr="009411E8" w14:paraId="10E57282" w14:textId="77777777" w:rsidTr="00D77A60">
        <w:tc>
          <w:tcPr>
            <w:tcW w:w="1562" w:type="dxa"/>
          </w:tcPr>
          <w:p w14:paraId="1ABD9EE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7786C17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>hsdL6</w:t>
            </w:r>
          </w:p>
        </w:tc>
        <w:tc>
          <w:tcPr>
            <w:tcW w:w="1169" w:type="dxa"/>
          </w:tcPr>
          <w:p w14:paraId="07B8C42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74</w:t>
            </w:r>
          </w:p>
        </w:tc>
        <w:tc>
          <w:tcPr>
            <w:tcW w:w="1287" w:type="dxa"/>
          </w:tcPr>
          <w:p w14:paraId="5648EDFE" w14:textId="563A52B6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46DF187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77BA7C5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48414A7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47</w:t>
            </w:r>
          </w:p>
        </w:tc>
        <w:tc>
          <w:tcPr>
            <w:tcW w:w="858" w:type="dxa"/>
          </w:tcPr>
          <w:p w14:paraId="0BD33D1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41DC084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313672F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NG mutagenesis R-M+ LT</w:t>
            </w:r>
          </w:p>
        </w:tc>
      </w:tr>
      <w:tr w:rsidR="00C92B91" w:rsidRPr="009411E8" w14:paraId="51FF505A" w14:textId="77777777" w:rsidTr="00D77A60">
        <w:tc>
          <w:tcPr>
            <w:tcW w:w="1562" w:type="dxa"/>
          </w:tcPr>
          <w:p w14:paraId="4D66939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73398BD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ister lineage to LB5000 (allows growth of unmodified phage)</w:t>
            </w:r>
          </w:p>
        </w:tc>
        <w:tc>
          <w:tcPr>
            <w:tcW w:w="1169" w:type="dxa"/>
          </w:tcPr>
          <w:p w14:paraId="01B735A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78</w:t>
            </w:r>
          </w:p>
        </w:tc>
        <w:tc>
          <w:tcPr>
            <w:tcW w:w="1287" w:type="dxa"/>
          </w:tcPr>
          <w:p w14:paraId="6C918966" w14:textId="11F7E64D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2651106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0EF03EF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31ACCFB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47</w:t>
            </w:r>
          </w:p>
        </w:tc>
        <w:tc>
          <w:tcPr>
            <w:tcW w:w="858" w:type="dxa"/>
          </w:tcPr>
          <w:p w14:paraId="4DA88F1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568664B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7CD3520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NG mutagenesis R-M- LT</w:t>
            </w:r>
          </w:p>
        </w:tc>
      </w:tr>
      <w:tr w:rsidR="00C92B91" w:rsidRPr="009411E8" w14:paraId="216D9A30" w14:textId="77777777" w:rsidTr="00D77A60">
        <w:tc>
          <w:tcPr>
            <w:tcW w:w="1562" w:type="dxa"/>
          </w:tcPr>
          <w:p w14:paraId="4ABA7D5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6F66402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ister lineage to LB5000  (allows growth of unmodified phage)</w:t>
            </w:r>
          </w:p>
        </w:tc>
        <w:tc>
          <w:tcPr>
            <w:tcW w:w="1169" w:type="dxa"/>
          </w:tcPr>
          <w:p w14:paraId="40B6F23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414†</w:t>
            </w:r>
          </w:p>
        </w:tc>
        <w:tc>
          <w:tcPr>
            <w:tcW w:w="1287" w:type="dxa"/>
          </w:tcPr>
          <w:p w14:paraId="457681FE" w14:textId="547E2EF8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6E65C39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510D5B4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0873DAD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74*</w:t>
            </w:r>
          </w:p>
        </w:tc>
        <w:tc>
          <w:tcPr>
            <w:tcW w:w="858" w:type="dxa"/>
          </w:tcPr>
          <w:p w14:paraId="5F9FED8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156767E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3B0A9E7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NG mutagenesis R-M- SA</w:t>
            </w:r>
          </w:p>
        </w:tc>
      </w:tr>
      <w:tr w:rsidR="00C92B91" w:rsidRPr="009411E8" w14:paraId="05BC24A3" w14:textId="77777777" w:rsidTr="00D77A60">
        <w:tc>
          <w:tcPr>
            <w:tcW w:w="1562" w:type="dxa"/>
          </w:tcPr>
          <w:p w14:paraId="04C0F94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7A290551" w14:textId="77777777" w:rsidR="00D77A60" w:rsidRPr="00C92B91" w:rsidRDefault="00D77A60" w:rsidP="00861AE0">
            <w:pPr>
              <w:pStyle w:val="PlainText"/>
              <w:rPr>
                <w:rFonts w:ascii="Times New Roman" w:hAnsi="Times New Roman" w:cs="Times New Roman"/>
                <w:i/>
                <w:iCs/>
              </w:rPr>
            </w:pPr>
            <w:r w:rsidRPr="00C92B91">
              <w:rPr>
                <w:rFonts w:ascii="Times New Roman" w:hAnsi="Times New Roman" w:cs="Times New Roman"/>
                <w:i/>
                <w:iCs/>
              </w:rPr>
              <w:t>hsdSA29</w:t>
            </w:r>
          </w:p>
        </w:tc>
        <w:tc>
          <w:tcPr>
            <w:tcW w:w="1169" w:type="dxa"/>
          </w:tcPr>
          <w:p w14:paraId="12BDE86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419†</w:t>
            </w:r>
          </w:p>
        </w:tc>
        <w:tc>
          <w:tcPr>
            <w:tcW w:w="1287" w:type="dxa"/>
          </w:tcPr>
          <w:p w14:paraId="1A8A0B3E" w14:textId="67EF2C41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3CDE101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(other names CL4419, SL1654, SGSC261)</w:t>
            </w:r>
          </w:p>
        </w:tc>
        <w:tc>
          <w:tcPr>
            <w:tcW w:w="1336" w:type="dxa"/>
          </w:tcPr>
          <w:p w14:paraId="2E1CB9B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1F0CABF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274*</w:t>
            </w:r>
          </w:p>
        </w:tc>
        <w:tc>
          <w:tcPr>
            <w:tcW w:w="858" w:type="dxa"/>
          </w:tcPr>
          <w:p w14:paraId="442F104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5C9162CA" w14:textId="085832B2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50" w:type="dxa"/>
          </w:tcPr>
          <w:p w14:paraId="5087D325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NG mutagenesis R-M+ SA</w:t>
            </w:r>
          </w:p>
        </w:tc>
      </w:tr>
      <w:tr w:rsidR="00C92B91" w:rsidRPr="009411E8" w14:paraId="2726EE05" w14:textId="77777777" w:rsidTr="00D77A60">
        <w:tc>
          <w:tcPr>
            <w:tcW w:w="1562" w:type="dxa"/>
          </w:tcPr>
          <w:p w14:paraId="1DD62DC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3CA7C7D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ister lineage to LB5000 (allow P1 transduction)</w:t>
            </w:r>
          </w:p>
        </w:tc>
        <w:tc>
          <w:tcPr>
            <w:tcW w:w="1169" w:type="dxa"/>
          </w:tcPr>
          <w:p w14:paraId="0BAB8AE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526</w:t>
            </w:r>
          </w:p>
        </w:tc>
        <w:tc>
          <w:tcPr>
            <w:tcW w:w="1287" w:type="dxa"/>
          </w:tcPr>
          <w:p w14:paraId="4EFCB867" w14:textId="480A0942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Colson 197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503B244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07EAAD7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510DEF5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419</w:t>
            </w:r>
          </w:p>
        </w:tc>
        <w:tc>
          <w:tcPr>
            <w:tcW w:w="858" w:type="dxa"/>
          </w:tcPr>
          <w:p w14:paraId="1EA2FA0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6D5DAA5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3D5CAB5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phage Felix-O resistance selection--&gt;Gal- P1S</w:t>
            </w:r>
          </w:p>
        </w:tc>
      </w:tr>
      <w:tr w:rsidR="00C92B91" w:rsidRPr="009411E8" w14:paraId="1AC1D4CA" w14:textId="77777777" w:rsidTr="00D77A60">
        <w:tc>
          <w:tcPr>
            <w:tcW w:w="1562" w:type="dxa"/>
          </w:tcPr>
          <w:p w14:paraId="1B860A7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004D1AA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  <w:i/>
                <w:iCs/>
              </w:rPr>
              <w:t>hsdSB121</w:t>
            </w:r>
          </w:p>
        </w:tc>
        <w:tc>
          <w:tcPr>
            <w:tcW w:w="1169" w:type="dxa"/>
          </w:tcPr>
          <w:p w14:paraId="2903555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unnamed</w:t>
            </w:r>
          </w:p>
        </w:tc>
        <w:tc>
          <w:tcPr>
            <w:tcW w:w="1287" w:type="dxa"/>
          </w:tcPr>
          <w:p w14:paraId="7FED2BE3" w14:textId="07F66884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83&lt;/Year&gt;&lt;IDText&gt;Salmonella typhimurium LT2 strains which are r- m+ for all three chromosomally located systems of DNA restriction and modification&lt;/IDText&gt;&lt;DisplayText&gt;(Bullas and Ryu 1983)&lt;/DisplayText&gt;&lt;record&gt;&lt;dates&gt;&lt;pub-dates&gt;&lt;date&gt;Oct&lt;/date&gt;&lt;/pub-dates&gt;&lt;year&gt;1983&lt;/year&gt;&lt;/dates&gt;&lt;keywords&gt;&lt;keyword&gt;DNA, Bacterial/*metabolism&lt;/keyword&gt;&lt;keyword&gt;*Genes, Bacterial&lt;/keyword&gt;&lt;keyword&gt;Mutation&lt;/keyword&gt;&lt;keyword&gt;Salmonella Phages/growth &amp;amp; development&lt;/keyword&gt;&lt;keyword&gt;Salmonella typhimurium/*genetics/metabolism&lt;/keyword&gt;&lt;/keywords&gt;&lt;urls&gt;&lt;related-urls&gt;&lt;url&gt;https://www.ncbi.nlm.nih.gov/pubmed/6352690&lt;/url&gt;&lt;/related-urls&gt;&lt;/urls&gt;&lt;isbn&gt;0021-9193 (Print)&amp;#xD;0021-9193 (Linking)&lt;/isbn&gt;&lt;custom2&gt;PMC215113&lt;/custom2&gt;&lt;titles&gt;&lt;title&gt;&lt;style face="italic" font="default" size="100%"&gt;Salmonella typhimurium&lt;/style&gt;&lt;style font="default" size="100%"&gt; LT2 strains which are r- m+ for all three chromosomally located systems of DNA restriction and modification&lt;/style&gt;&lt;/title&gt;&lt;secondary-title&gt;J Bacteriol&lt;/secondary-title&gt;&lt;/titles&gt;&lt;pages&gt;471-4&lt;/pages&gt;&lt;number&gt;1&lt;/number&gt;&lt;contributors&gt;&lt;authors&gt;&lt;author&gt;Bullas, L. R.&lt;/author&gt;&lt;author&gt;Ryu, J. I.&lt;/author&gt;&lt;/authors&gt;&lt;/contributors&gt;&lt;edition&gt;1983/10/01&lt;/edition&gt;&lt;language&gt;English&lt;/language&gt;&lt;added-date format="utc"&gt;1450230599&lt;/added-date&gt;&lt;ref-type name="Journal Article"&gt;17&lt;/ref-type&gt;&lt;custom3&gt;papers2://publication/uuid/70D991B8-09CA-4D5D-90ED-3466FAFA833B&lt;/custom3&gt;&lt;rec-number&gt;3303&lt;/rec-number&gt;&lt;last-updated-date format="utc"&gt;1606769119&lt;/last-updated-date&gt;&lt;accession-num&gt;6352690&lt;/accession-num&gt;&lt;label&gt;r09447&lt;/label&gt;&lt;electronic-resource-num&gt;10.1128/JB.156.1.471-474.1983&lt;/electronic-resource-num&gt;&lt;volume&gt;156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Ryu 198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48B9B0C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16BFB25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53286FB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4419</w:t>
            </w:r>
          </w:p>
        </w:tc>
        <w:tc>
          <w:tcPr>
            <w:tcW w:w="858" w:type="dxa"/>
          </w:tcPr>
          <w:p w14:paraId="5153AD3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1228944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39CD79A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NG mutagenesis, </w:t>
            </w:r>
            <w:r w:rsidRPr="001833D2">
              <w:rPr>
                <w:rFonts w:ascii="Times New Roman" w:hAnsi="Times New Roman" w:cs="Times New Roman"/>
              </w:rPr>
              <w:lastRenderedPageBreak/>
              <w:t>screening with F' lac for increased Lac+ transfer; allele number culled from SGSC listings of descendants of LB5000</w:t>
            </w:r>
          </w:p>
        </w:tc>
      </w:tr>
      <w:tr w:rsidR="00C92B91" w:rsidRPr="009411E8" w14:paraId="3F28AD62" w14:textId="77777777" w:rsidTr="00D77A60">
        <w:tc>
          <w:tcPr>
            <w:tcW w:w="1562" w:type="dxa"/>
          </w:tcPr>
          <w:p w14:paraId="190D154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lastRenderedPageBreak/>
              <w:t>LT2 x Abony</w:t>
            </w:r>
          </w:p>
        </w:tc>
        <w:tc>
          <w:tcPr>
            <w:tcW w:w="1405" w:type="dxa"/>
          </w:tcPr>
          <w:p w14:paraId="25F66B6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F-</w:t>
            </w:r>
          </w:p>
        </w:tc>
        <w:tc>
          <w:tcPr>
            <w:tcW w:w="1169" w:type="dxa"/>
          </w:tcPr>
          <w:p w14:paraId="798459F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B5000</w:t>
            </w:r>
          </w:p>
        </w:tc>
        <w:tc>
          <w:tcPr>
            <w:tcW w:w="1287" w:type="dxa"/>
          </w:tcPr>
          <w:p w14:paraId="657C2DFF" w14:textId="3F320FF6" w:rsidR="00D77A60" w:rsidRPr="001833D2" w:rsidRDefault="00C92B91" w:rsidP="00861AE0">
            <w:pPr>
              <w:pStyle w:val="PlainTex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llas&lt;/Author&gt;&lt;Year&gt;1983&lt;/Year&gt;&lt;IDText&gt;Salmonella typhimurium LT2 strains which are r- m+ for all three chromosomally located systems of DNA restriction and modification&lt;/IDText&gt;&lt;DisplayText&gt;(Bullas and Ryu 1983)&lt;/DisplayText&gt;&lt;record&gt;&lt;dates&gt;&lt;pub-dates&gt;&lt;date&gt;Oct&lt;/date&gt;&lt;/pub-dates&gt;&lt;year&gt;1983&lt;/year&gt;&lt;/dates&gt;&lt;keywords&gt;&lt;keyword&gt;DNA, Bacterial/*metabolism&lt;/keyword&gt;&lt;keyword&gt;*Genes, Bacterial&lt;/keyword&gt;&lt;keyword&gt;Mutation&lt;/keyword&gt;&lt;keyword&gt;Salmonella Phages/growth &amp;amp; development&lt;/keyword&gt;&lt;keyword&gt;Salmonella typhimurium/*genetics/metabolism&lt;/keyword&gt;&lt;/keywords&gt;&lt;urls&gt;&lt;related-urls&gt;&lt;url&gt;https://www.ncbi.nlm.nih.gov/pubmed/6352690&lt;/url&gt;&lt;/related-urls&gt;&lt;/urls&gt;&lt;isbn&gt;0021-9193 (Print)&amp;#xD;0021-9193 (Linking)&lt;/isbn&gt;&lt;custom2&gt;PMC215113&lt;/custom2&gt;&lt;titles&gt;&lt;title&gt;&lt;style face="italic" font="default" size="100%"&gt;Salmonella typhimurium&lt;/style&gt;&lt;style font="default" size="100%"&gt; LT2 strains which are r- m+ for all three chromosomally located systems of DNA restriction and modification&lt;/style&gt;&lt;/title&gt;&lt;secondary-title&gt;J Bacteriol&lt;/secondary-title&gt;&lt;/titles&gt;&lt;pages&gt;471-4&lt;/pages&gt;&lt;number&gt;1&lt;/number&gt;&lt;contributors&gt;&lt;authors&gt;&lt;author&gt;Bullas, L. R.&lt;/author&gt;&lt;author&gt;Ryu, J. I.&lt;/author&gt;&lt;/authors&gt;&lt;/contributors&gt;&lt;edition&gt;1983/10/01&lt;/edition&gt;&lt;language&gt;English&lt;/language&gt;&lt;added-date format="utc"&gt;1450230599&lt;/added-date&gt;&lt;ref-type name="Journal Article"&gt;17&lt;/ref-type&gt;&lt;custom3&gt;papers2://publication/uuid/70D991B8-09CA-4D5D-90ED-3466FAFA833B&lt;/custom3&gt;&lt;rec-number&gt;3303&lt;/rec-number&gt;&lt;last-updated-date format="utc"&gt;1606769119&lt;/last-updated-date&gt;&lt;accession-num&gt;6352690&lt;/accession-num&gt;&lt;label&gt;r09447&lt;/label&gt;&lt;electronic-resource-num&gt;10.1128/JB.156.1.471-474.1983&lt;/electronic-resource-num&gt;&lt;volume&gt;156&lt;/volu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ullas and Ryu 198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0" w:type="dxa"/>
          </w:tcPr>
          <w:p w14:paraId="67FD84BF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03DA8FE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72CFFFD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unnamed intermediate</w:t>
            </w:r>
          </w:p>
        </w:tc>
        <w:tc>
          <w:tcPr>
            <w:tcW w:w="858" w:type="dxa"/>
          </w:tcPr>
          <w:p w14:paraId="3097A4C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4499BB9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58BF54E5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Spontaneous segregation of </w:t>
            </w:r>
            <w:proofErr w:type="spellStart"/>
            <w:r w:rsidRPr="001833D2">
              <w:rPr>
                <w:rFonts w:ascii="Times New Roman" w:hAnsi="Times New Roman" w:cs="Times New Roman"/>
              </w:rPr>
              <w:t>F'lac</w:t>
            </w:r>
            <w:proofErr w:type="spellEnd"/>
          </w:p>
        </w:tc>
      </w:tr>
      <w:tr w:rsidR="00C92B91" w:rsidRPr="009411E8" w14:paraId="661C65AD" w14:textId="77777777" w:rsidTr="00D77A60">
        <w:tc>
          <w:tcPr>
            <w:tcW w:w="1562" w:type="dxa"/>
          </w:tcPr>
          <w:p w14:paraId="16905A6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3AE9C89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proofErr w:type="spellStart"/>
            <w:r w:rsidRPr="001833D2">
              <w:rPr>
                <w:rFonts w:ascii="Times New Roman" w:hAnsi="Times New Roman" w:cs="Times New Roman"/>
              </w:rPr>
              <w:t>interlab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transfer, new name</w:t>
            </w:r>
          </w:p>
        </w:tc>
        <w:tc>
          <w:tcPr>
            <w:tcW w:w="1169" w:type="dxa"/>
          </w:tcPr>
          <w:p w14:paraId="35C0024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TR6578</w:t>
            </w:r>
          </w:p>
        </w:tc>
        <w:tc>
          <w:tcPr>
            <w:tcW w:w="1287" w:type="dxa"/>
          </w:tcPr>
          <w:p w14:paraId="2224EA1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40" w:type="dxa"/>
          </w:tcPr>
          <w:p w14:paraId="7D361F7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20621CA2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6EF124D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858" w:type="dxa"/>
          </w:tcPr>
          <w:p w14:paraId="341EB8C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19A3632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2C2016EE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Roth lab from Bullas</w:t>
            </w:r>
          </w:p>
        </w:tc>
      </w:tr>
      <w:tr w:rsidR="00C92B91" w:rsidRPr="009411E8" w14:paraId="4DC66471" w14:textId="77777777" w:rsidTr="00D77A60">
        <w:tc>
          <w:tcPr>
            <w:tcW w:w="1562" w:type="dxa"/>
          </w:tcPr>
          <w:p w14:paraId="6A75870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39CAB21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proofErr w:type="spellStart"/>
            <w:r w:rsidRPr="001833D2">
              <w:rPr>
                <w:rFonts w:ascii="Times New Roman" w:hAnsi="Times New Roman" w:cs="Times New Roman"/>
              </w:rPr>
              <w:t>interlab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transfer, new name</w:t>
            </w:r>
          </w:p>
        </w:tc>
        <w:tc>
          <w:tcPr>
            <w:tcW w:w="1169" w:type="dxa"/>
          </w:tcPr>
          <w:p w14:paraId="301F41A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G251</w:t>
            </w:r>
          </w:p>
        </w:tc>
        <w:tc>
          <w:tcPr>
            <w:tcW w:w="1287" w:type="dxa"/>
          </w:tcPr>
          <w:p w14:paraId="3A264B9B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40" w:type="dxa"/>
          </w:tcPr>
          <w:p w14:paraId="6A2F4C07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338496C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0098981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858" w:type="dxa"/>
          </w:tcPr>
          <w:p w14:paraId="790FC814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6D7B8EA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381D0E9D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proofErr w:type="spellStart"/>
            <w:r w:rsidRPr="001833D2">
              <w:rPr>
                <w:rFonts w:ascii="Times New Roman" w:hAnsi="Times New Roman" w:cs="Times New Roman"/>
              </w:rPr>
              <w:t>Segall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lab from Roth</w:t>
            </w:r>
          </w:p>
        </w:tc>
      </w:tr>
      <w:tr w:rsidR="00C92B91" w:rsidRPr="009411E8" w14:paraId="5A9C0BF5" w14:textId="77777777" w:rsidTr="00D77A60">
        <w:tc>
          <w:tcPr>
            <w:tcW w:w="1562" w:type="dxa"/>
          </w:tcPr>
          <w:p w14:paraId="4F0820D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LT2 x Abony</w:t>
            </w:r>
          </w:p>
        </w:tc>
        <w:tc>
          <w:tcPr>
            <w:tcW w:w="1405" w:type="dxa"/>
          </w:tcPr>
          <w:p w14:paraId="05E181A6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proofErr w:type="spellStart"/>
            <w:r w:rsidRPr="001833D2">
              <w:rPr>
                <w:rFonts w:ascii="Times New Roman" w:hAnsi="Times New Roman" w:cs="Times New Roman"/>
              </w:rPr>
              <w:t>interlab</w:t>
            </w:r>
            <w:proofErr w:type="spellEnd"/>
            <w:r w:rsidRPr="001833D2">
              <w:rPr>
                <w:rFonts w:ascii="Times New Roman" w:hAnsi="Times New Roman" w:cs="Times New Roman"/>
              </w:rPr>
              <w:t xml:space="preserve"> transfer, new name</w:t>
            </w:r>
          </w:p>
        </w:tc>
        <w:tc>
          <w:tcPr>
            <w:tcW w:w="1169" w:type="dxa"/>
          </w:tcPr>
          <w:p w14:paraId="37377C18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>STK005</w:t>
            </w:r>
          </w:p>
        </w:tc>
        <w:tc>
          <w:tcPr>
            <w:tcW w:w="1287" w:type="dxa"/>
          </w:tcPr>
          <w:p w14:paraId="66A086CC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40" w:type="dxa"/>
          </w:tcPr>
          <w:p w14:paraId="37603765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36" w:type="dxa"/>
          </w:tcPr>
          <w:p w14:paraId="0139FE21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289" w:type="dxa"/>
          </w:tcPr>
          <w:p w14:paraId="28D6E2B3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858" w:type="dxa"/>
          </w:tcPr>
          <w:p w14:paraId="56C3B509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307" w:type="dxa"/>
          </w:tcPr>
          <w:p w14:paraId="2D04EE9A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</w:p>
        </w:tc>
        <w:tc>
          <w:tcPr>
            <w:tcW w:w="1450" w:type="dxa"/>
          </w:tcPr>
          <w:p w14:paraId="31426150" w14:textId="77777777" w:rsidR="00D77A60" w:rsidRPr="001833D2" w:rsidRDefault="00D77A60" w:rsidP="00861AE0">
            <w:pPr>
              <w:pStyle w:val="PlainText"/>
              <w:rPr>
                <w:rFonts w:ascii="Times New Roman" w:hAnsi="Times New Roman" w:cs="Times New Roman"/>
              </w:rPr>
            </w:pPr>
            <w:r w:rsidRPr="001833D2">
              <w:rPr>
                <w:rFonts w:ascii="Times New Roman" w:hAnsi="Times New Roman" w:cs="Times New Roman"/>
              </w:rPr>
              <w:t xml:space="preserve">Raleigh lab from </w:t>
            </w:r>
            <w:proofErr w:type="spellStart"/>
            <w:r w:rsidRPr="001833D2">
              <w:rPr>
                <w:rFonts w:ascii="Times New Roman" w:hAnsi="Times New Roman" w:cs="Times New Roman"/>
              </w:rPr>
              <w:t>Segall</w:t>
            </w:r>
            <w:proofErr w:type="spellEnd"/>
          </w:p>
        </w:tc>
      </w:tr>
    </w:tbl>
    <w:p w14:paraId="2F83A44D" w14:textId="77777777" w:rsidR="00D77A60" w:rsidRPr="000F1021" w:rsidRDefault="00D77A60" w:rsidP="000F1021">
      <w:pPr>
        <w:pStyle w:val="PlainText"/>
        <w:rPr>
          <w:rFonts w:ascii="Times New Roman" w:hAnsi="Times New Roman" w:cs="Times New Roman"/>
        </w:rPr>
      </w:pPr>
      <w:r w:rsidRPr="000F1021">
        <w:rPr>
          <w:rFonts w:ascii="Times New Roman" w:hAnsi="Times New Roman" w:cs="Times New Roman"/>
        </w:rPr>
        <w:t xml:space="preserve">§This transduction will have changed both the assignable serovar and the </w:t>
      </w:r>
      <w:proofErr w:type="spellStart"/>
      <w:r w:rsidRPr="000F1021">
        <w:rPr>
          <w:rFonts w:ascii="Times New Roman" w:hAnsi="Times New Roman" w:cs="Times New Roman"/>
        </w:rPr>
        <w:t>lysotype</w:t>
      </w:r>
      <w:proofErr w:type="spellEnd"/>
      <w:r w:rsidRPr="000F1021">
        <w:rPr>
          <w:rFonts w:ascii="Times New Roman" w:hAnsi="Times New Roman" w:cs="Times New Roman"/>
        </w:rPr>
        <w:t xml:space="preserve"> of the strain.</w:t>
      </w:r>
    </w:p>
    <w:p w14:paraId="6842DFD5" w14:textId="757A2E4A" w:rsidR="00D77A60" w:rsidRPr="000F1021" w:rsidRDefault="00D77A60" w:rsidP="000F1021">
      <w:pPr>
        <w:pStyle w:val="PlainText"/>
        <w:rPr>
          <w:rFonts w:ascii="Times New Roman" w:hAnsi="Times New Roman" w:cs="Times New Roman"/>
        </w:rPr>
      </w:pPr>
      <w:r w:rsidRPr="000F1021">
        <w:rPr>
          <w:rFonts w:ascii="Times New Roman" w:hAnsi="Times New Roman" w:cs="Times New Roman"/>
        </w:rPr>
        <w:t xml:space="preserve">†*These strains only make sense if derived from 4274*, instead of 4247 as listed in </w:t>
      </w:r>
      <w:r w:rsidR="00C92B91">
        <w:rPr>
          <w:rFonts w:ascii="Times New Roman" w:hAnsi="Times New Roman" w:cs="Times New Roman"/>
        </w:rPr>
        <w:fldChar w:fldCharType="begin"/>
      </w:r>
      <w:r w:rsidR="00C92B91">
        <w:rPr>
          <w:rFonts w:ascii="Times New Roman" w:hAnsi="Times New Roman" w:cs="Times New Roman"/>
        </w:rPr>
        <w:instrText xml:space="preserve"> ADDIN EN.CITE &lt;EndNote&gt;&lt;Cite&gt;&lt;Author&gt;Bullas&lt;/Author&gt;&lt;Year&gt;1975&lt;/Year&gt;&lt;IDText&gt;DNA restriction and modification systems in Salmonella. III. SP, a Salmonella potsdam system allelic to the SB system in Salmonella typhimurium&lt;/IDText&gt;&lt;DisplayText&gt;(Bullas and Colson 1975)&lt;/DisplayText&gt;&lt;record&gt;&lt;dates&gt;&lt;pub-dates&gt;&lt;date&gt;Aug 27&lt;/date&gt;&lt;/pub-dates&gt;&lt;year&gt;1975&lt;/year&gt;&lt;/dates&gt;&lt;keywords&gt;&lt;keyword&gt;*Alleles&lt;/keyword&gt;&lt;keyword&gt;Chromosome Mapping&lt;/keyword&gt;&lt;keyword&gt;Chromosomes, Bacterial&lt;/keyword&gt;&lt;keyword&gt;DNA Restriction Enzymes/biosynthesis&lt;/keyword&gt;&lt;keyword&gt;DNA, Viral/*metabolism&lt;/keyword&gt;&lt;keyword&gt;Genes&lt;/keyword&gt;&lt;keyword&gt;Genetic Linkage&lt;/keyword&gt;&lt;keyword&gt;Phenotype&lt;/keyword&gt;&lt;keyword&gt;Salmonella/enzymology/*metabolism&lt;/keyword&gt;&lt;keyword&gt;Salmonella Phages&lt;/keyword&gt;&lt;keyword&gt;Salmonella typhimurium/metabolism&lt;/keyword&gt;&lt;keyword&gt;Transduction, Genetic&lt;/keyword&gt;&lt;/keywords&gt;&lt;urls&gt;&lt;related-urls&gt;&lt;url&gt;https://www.ncbi.nlm.nih.gov/pubmed/1102934&lt;/url&gt;&lt;/related-urls&gt;&lt;/urls&gt;&lt;isbn&gt;0026-8925 (Print)&amp;#xD;0026-8925 (Linking)&lt;/isbn&gt;&lt;titles&gt;&lt;title&gt;DNA restriction and modification systems in Salmonella. III. SP, a Salmonella potsdam system allelic to the SB system in Salmonella typhimurium&lt;/title&gt;&lt;secondary-title&gt;Mol Gen Genet&lt;/secondary-title&gt;&lt;/titles&gt;&lt;pages&gt;177-88&lt;/pages&gt;&lt;number&gt;3&lt;/number&gt;&lt;contributors&gt;&lt;authors&gt;&lt;author&gt;Bullas, L. R.&lt;/author&gt;&lt;author&gt;Colson, C.&lt;/author&gt;&lt;/authors&gt;&lt;/contributors&gt;&lt;edition&gt;1975/08/27&lt;/edition&gt;&lt;language&gt;English&lt;/language&gt;&lt;added-date format="utc"&gt;1518564770&lt;/added-date&gt;&lt;ref-type name="Journal Article"&gt;17&lt;/ref-type&gt;&lt;custom3&gt;papers3://publication/uuid/64F04F53-9DA2-442A-89D9-B872EAB3AF6C&lt;/custom3&gt;&lt;rec-number&gt;7718&lt;/rec-number&gt;&lt;last-updated-date format="utc"&gt;1572372674&lt;/last-updated-date&gt;&lt;accession-num&gt;1102934&lt;/accession-num&gt;&lt;label&gt;r04962&lt;/label&gt;&lt;volume&gt;139&lt;/volume&gt;&lt;/record&gt;&lt;/Cite&gt;&lt;/EndNote&gt;</w:instrText>
      </w:r>
      <w:r w:rsidR="00C92B91">
        <w:rPr>
          <w:rFonts w:ascii="Times New Roman" w:hAnsi="Times New Roman" w:cs="Times New Roman"/>
        </w:rPr>
        <w:fldChar w:fldCharType="separate"/>
      </w:r>
      <w:r w:rsidR="00C92B91">
        <w:rPr>
          <w:rFonts w:ascii="Times New Roman" w:hAnsi="Times New Roman" w:cs="Times New Roman"/>
          <w:noProof/>
        </w:rPr>
        <w:t>(Bullas and Colson 1975)</w:t>
      </w:r>
      <w:r w:rsidR="00C92B91">
        <w:rPr>
          <w:rFonts w:ascii="Times New Roman" w:hAnsi="Times New Roman" w:cs="Times New Roman"/>
        </w:rPr>
        <w:fldChar w:fldCharType="end"/>
      </w:r>
      <w:r w:rsidRPr="000F1021">
        <w:rPr>
          <w:rFonts w:ascii="Times New Roman" w:hAnsi="Times New Roman" w:cs="Times New Roman"/>
        </w:rPr>
        <w:tab/>
      </w:r>
    </w:p>
    <w:p w14:paraId="4A734E74" w14:textId="77777777" w:rsidR="00C92B91" w:rsidRDefault="00C92B91"/>
    <w:p w14:paraId="3AC30833" w14:textId="77777777" w:rsidR="00C92B91" w:rsidRDefault="00C92B91"/>
    <w:p w14:paraId="635004A0" w14:textId="77777777" w:rsidR="00C92B91" w:rsidRPr="00C92B91" w:rsidRDefault="00C92B91" w:rsidP="00C92B91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92B91">
        <w:rPr>
          <w:b/>
          <w:noProof/>
        </w:rPr>
        <w:t>References</w:t>
      </w:r>
    </w:p>
    <w:p w14:paraId="7C406BA2" w14:textId="77777777" w:rsidR="00C92B91" w:rsidRPr="00C92B91" w:rsidRDefault="00C92B91" w:rsidP="00C92B91">
      <w:pPr>
        <w:pStyle w:val="EndNoteBibliographyTitle"/>
        <w:rPr>
          <w:b/>
          <w:noProof/>
        </w:rPr>
      </w:pPr>
    </w:p>
    <w:p w14:paraId="75D7AEEC" w14:textId="64635613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>Bullas LR, Colson C. 1975. D</w:t>
      </w:r>
      <w:r>
        <w:rPr>
          <w:noProof/>
        </w:rPr>
        <w:t>NA</w:t>
      </w:r>
      <w:r w:rsidRPr="00C92B91">
        <w:rPr>
          <w:noProof/>
        </w:rPr>
        <w:t xml:space="preserve"> restriction and modification systems in </w:t>
      </w:r>
      <w:r w:rsidRPr="00C92B91">
        <w:rPr>
          <w:i/>
          <w:iCs/>
          <w:noProof/>
        </w:rPr>
        <w:t>Salmonella</w:t>
      </w:r>
      <w:r w:rsidRPr="00C92B91">
        <w:rPr>
          <w:noProof/>
        </w:rPr>
        <w:t>. I</w:t>
      </w:r>
      <w:r>
        <w:rPr>
          <w:noProof/>
        </w:rPr>
        <w:t>II</w:t>
      </w:r>
      <w:r w:rsidRPr="00C92B91">
        <w:rPr>
          <w:noProof/>
        </w:rPr>
        <w:t>. S</w:t>
      </w:r>
      <w:r>
        <w:rPr>
          <w:noProof/>
        </w:rPr>
        <w:t>P</w:t>
      </w:r>
      <w:r w:rsidRPr="00C92B91">
        <w:rPr>
          <w:noProof/>
        </w:rPr>
        <w:t xml:space="preserve">, a </w:t>
      </w:r>
      <w:r w:rsidRPr="00C92B91">
        <w:rPr>
          <w:i/>
          <w:iCs/>
          <w:noProof/>
        </w:rPr>
        <w:t xml:space="preserve">Salmonella potsdam </w:t>
      </w:r>
      <w:r w:rsidRPr="00C92B91">
        <w:rPr>
          <w:noProof/>
        </w:rPr>
        <w:t xml:space="preserve">system allelic to the </w:t>
      </w:r>
      <w:r>
        <w:rPr>
          <w:noProof/>
        </w:rPr>
        <w:t>SB</w:t>
      </w:r>
      <w:r w:rsidRPr="00C92B91">
        <w:rPr>
          <w:noProof/>
        </w:rPr>
        <w:t xml:space="preserve"> system in </w:t>
      </w:r>
      <w:r w:rsidRPr="00C92B91">
        <w:rPr>
          <w:i/>
          <w:iCs/>
          <w:noProof/>
        </w:rPr>
        <w:t>Salmonella typhimurium</w:t>
      </w:r>
      <w:r w:rsidRPr="00C92B91">
        <w:rPr>
          <w:noProof/>
        </w:rPr>
        <w:t>. Mol Gen Genet. 139(3):177-188.</w:t>
      </w:r>
    </w:p>
    <w:p w14:paraId="4FCA1425" w14:textId="026FCC81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 xml:space="preserve">Bullas LR, Ryu JI. 1983. </w:t>
      </w:r>
      <w:r w:rsidRPr="00C92B91">
        <w:rPr>
          <w:i/>
          <w:noProof/>
        </w:rPr>
        <w:t>Salmonella typhimurium</w:t>
      </w:r>
      <w:r w:rsidRPr="00C92B91">
        <w:rPr>
          <w:noProof/>
        </w:rPr>
        <w:t xml:space="preserve"> </w:t>
      </w:r>
      <w:r>
        <w:rPr>
          <w:noProof/>
        </w:rPr>
        <w:t>LT</w:t>
      </w:r>
      <w:r w:rsidRPr="00C92B91">
        <w:rPr>
          <w:noProof/>
        </w:rPr>
        <w:t>2 strains which are r</w:t>
      </w:r>
      <w:r w:rsidRPr="00C92B91">
        <w:rPr>
          <w:noProof/>
          <w:vertAlign w:val="superscript"/>
        </w:rPr>
        <w:t>-</w:t>
      </w:r>
      <w:r w:rsidRPr="00C92B91">
        <w:rPr>
          <w:noProof/>
        </w:rPr>
        <w:t xml:space="preserve"> m</w:t>
      </w:r>
      <w:r w:rsidRPr="00C92B91">
        <w:rPr>
          <w:noProof/>
          <w:vertAlign w:val="superscript"/>
        </w:rPr>
        <w:t>+</w:t>
      </w:r>
      <w:r w:rsidRPr="00C92B91">
        <w:rPr>
          <w:noProof/>
        </w:rPr>
        <w:t xml:space="preserve"> for all three chromosomally located systems of </w:t>
      </w:r>
      <w:r>
        <w:rPr>
          <w:noProof/>
        </w:rPr>
        <w:t xml:space="preserve">DNA </w:t>
      </w:r>
      <w:r w:rsidRPr="00C92B91">
        <w:rPr>
          <w:noProof/>
        </w:rPr>
        <w:t>restriction and modification. J Bacteriol. 156(1):471-474.</w:t>
      </w:r>
    </w:p>
    <w:p w14:paraId="70B8C3BA" w14:textId="5FC59E77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 xml:space="preserve">Joys TM, Stocker BA. 1965. Complementation of non-flagellate </w:t>
      </w:r>
      <w:r w:rsidRPr="00C92B91">
        <w:rPr>
          <w:i/>
          <w:iCs/>
          <w:noProof/>
        </w:rPr>
        <w:t>Salmonella</w:t>
      </w:r>
      <w:r w:rsidRPr="00C92B91">
        <w:rPr>
          <w:noProof/>
        </w:rPr>
        <w:t xml:space="preserve"> mutants. J Gen Microbiol. 41(1):47-55.</w:t>
      </w:r>
    </w:p>
    <w:p w14:paraId="5E408451" w14:textId="4B6449F9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lastRenderedPageBreak/>
        <w:t xml:space="preserve">Joys TM, Stocker BA. 1969. Recombination in </w:t>
      </w:r>
      <w:r>
        <w:rPr>
          <w:noProof/>
        </w:rPr>
        <w:t>H</w:t>
      </w:r>
      <w:r w:rsidRPr="00C92B91">
        <w:rPr>
          <w:noProof/>
        </w:rPr>
        <w:t xml:space="preserve">1, the gene determining the flagellar antigen-i of </w:t>
      </w:r>
      <w:r w:rsidRPr="00C92B91">
        <w:rPr>
          <w:i/>
          <w:iCs/>
          <w:noProof/>
        </w:rPr>
        <w:t>Salmonella typhimurium</w:t>
      </w:r>
      <w:r w:rsidRPr="00C92B91">
        <w:rPr>
          <w:noProof/>
        </w:rPr>
        <w:t xml:space="preserve">; mapping of </w:t>
      </w:r>
      <w:r>
        <w:rPr>
          <w:noProof/>
        </w:rPr>
        <w:t>H</w:t>
      </w:r>
      <w:r w:rsidRPr="00C92B91">
        <w:rPr>
          <w:noProof/>
        </w:rPr>
        <w:t xml:space="preserve">1 and </w:t>
      </w:r>
      <w:r w:rsidRPr="00C92B91">
        <w:rPr>
          <w:i/>
          <w:iCs/>
          <w:noProof/>
        </w:rPr>
        <w:t xml:space="preserve">fla </w:t>
      </w:r>
      <w:r w:rsidRPr="00C92B91">
        <w:rPr>
          <w:noProof/>
        </w:rPr>
        <w:t>mutations. J Gen Microbiol. 58(2):267-275.</w:t>
      </w:r>
    </w:p>
    <w:p w14:paraId="0645ACFF" w14:textId="076C0351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>Kuo TT, Stocker BA. 1970. E</w:t>
      </w:r>
      <w:r>
        <w:rPr>
          <w:noProof/>
        </w:rPr>
        <w:t>S</w:t>
      </w:r>
      <w:r w:rsidRPr="00C92B91">
        <w:rPr>
          <w:noProof/>
        </w:rPr>
        <w:t xml:space="preserve">18, a general transducing phage for smooth and nonsmooth </w:t>
      </w:r>
      <w:r w:rsidRPr="00C92B91">
        <w:rPr>
          <w:i/>
          <w:iCs/>
          <w:noProof/>
        </w:rPr>
        <w:t>Salmonella typhimurium.</w:t>
      </w:r>
      <w:r w:rsidRPr="00C92B91">
        <w:rPr>
          <w:noProof/>
        </w:rPr>
        <w:t xml:space="preserve"> Virology. 42(3):621-632.</w:t>
      </w:r>
    </w:p>
    <w:p w14:paraId="3B1EE22A" w14:textId="745FED2B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 xml:space="preserve">Spicer CC, Datta N. 1959. Reversion of transduced antigenic characters in </w:t>
      </w:r>
      <w:r w:rsidRPr="00C92B91">
        <w:rPr>
          <w:i/>
          <w:iCs/>
          <w:noProof/>
        </w:rPr>
        <w:t>Salmonella typhimurium</w:t>
      </w:r>
      <w:r w:rsidRPr="00C92B91">
        <w:rPr>
          <w:noProof/>
        </w:rPr>
        <w:t>. J Gen Microbiol. 20(1):136-143.</w:t>
      </w:r>
    </w:p>
    <w:p w14:paraId="3DA68FF6" w14:textId="5988C42C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 xml:space="preserve">Wilkinson RG, Gemski P, Jr., Stocker BA. 1972. Non-smooth mutants of </w:t>
      </w:r>
      <w:r w:rsidRPr="00C92B91">
        <w:rPr>
          <w:i/>
          <w:iCs/>
          <w:noProof/>
        </w:rPr>
        <w:t>Salmonella typhimurium</w:t>
      </w:r>
      <w:r w:rsidRPr="00C92B91">
        <w:rPr>
          <w:noProof/>
        </w:rPr>
        <w:t>: Differentiation by phage sensitivity and genetic mapping. J Gen Microbiol. 70(3):527-554.</w:t>
      </w:r>
    </w:p>
    <w:p w14:paraId="6DA1C52F" w14:textId="5720A9EA" w:rsidR="00C92B91" w:rsidRPr="00C92B91" w:rsidRDefault="00C92B91" w:rsidP="00C92B91">
      <w:pPr>
        <w:pStyle w:val="EndNoteBibliography"/>
        <w:ind w:left="720" w:hanging="720"/>
        <w:rPr>
          <w:noProof/>
        </w:rPr>
      </w:pPr>
      <w:r w:rsidRPr="00C92B91">
        <w:rPr>
          <w:noProof/>
        </w:rPr>
        <w:t xml:space="preserve">Zinder ND, Lederberg J. 1952. Genetic exchange in </w:t>
      </w:r>
      <w:r w:rsidRPr="00C92B91">
        <w:rPr>
          <w:i/>
          <w:iCs/>
          <w:noProof/>
        </w:rPr>
        <w:t>Salmonella</w:t>
      </w:r>
      <w:r w:rsidRPr="00C92B91">
        <w:rPr>
          <w:noProof/>
        </w:rPr>
        <w:t>. J Bacteriol. 64(5):679-699.</w:t>
      </w:r>
    </w:p>
    <w:p w14:paraId="04B51B95" w14:textId="39EDAA0F" w:rsidR="004173F8" w:rsidRDefault="00C92B91">
      <w:r>
        <w:fldChar w:fldCharType="end"/>
      </w:r>
    </w:p>
    <w:sectPr w:rsidR="004173F8" w:rsidSect="00AE1D55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5840" w:h="12240" w:orient="landscape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99F78BD" w14:textId="77777777" w:rsidR="00AD6F2B" w:rsidRDefault="00AD6F2B" w:rsidP="00756CB6">
      <w:r>
        <w:separator/>
      </w:r>
    </w:p>
  </w:endnote>
  <w:endnote w:type="continuationSeparator" w:id="0">
    <w:p w14:paraId="49CB98C1" w14:textId="77777777" w:rsidR="00AD6F2B" w:rsidRDefault="00AD6F2B" w:rsidP="00756C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 (Body CS)"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800797453"/>
      <w:docPartObj>
        <w:docPartGallery w:val="Page Numbers (Bottom of Page)"/>
        <w:docPartUnique/>
      </w:docPartObj>
    </w:sdtPr>
    <w:sdtContent>
      <w:p w14:paraId="2237315F" w14:textId="21B847E6" w:rsidR="00AE1D55" w:rsidRDefault="00AE1D55" w:rsidP="00AF79B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3AAE32E" w14:textId="77777777" w:rsidR="00756CB6" w:rsidRDefault="00756CB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215964991"/>
      <w:docPartObj>
        <w:docPartGallery w:val="Page Numbers (Bottom of Page)"/>
        <w:docPartUnique/>
      </w:docPartObj>
    </w:sdtPr>
    <w:sdtContent>
      <w:p w14:paraId="290381A7" w14:textId="13662430" w:rsidR="00AE1D55" w:rsidRDefault="00AE1D55" w:rsidP="00AF79B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3C753839" w14:textId="77777777" w:rsidR="00756CB6" w:rsidRPr="00AE1D55" w:rsidRDefault="00756CB6">
    <w:pPr>
      <w:pStyle w:val="Footer"/>
      <w:rPr>
        <w:rFonts w:ascii="Times New Roman" w:hAnsi="Times New Roman" w:cs="Times New Roman (Body CS)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42431567"/>
      <w:docPartObj>
        <w:docPartGallery w:val="Page Numbers (Bottom of Page)"/>
        <w:docPartUnique/>
      </w:docPartObj>
    </w:sdtPr>
    <w:sdtContent>
      <w:p w14:paraId="2247BAA0" w14:textId="15443B65" w:rsidR="00AE1D55" w:rsidRDefault="00AE1D55" w:rsidP="00AF79B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502FAE4" w14:textId="77777777" w:rsidR="00756CB6" w:rsidRDefault="00756C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17485F" w14:textId="77777777" w:rsidR="00AD6F2B" w:rsidRDefault="00AD6F2B" w:rsidP="00756CB6">
      <w:r>
        <w:separator/>
      </w:r>
    </w:p>
  </w:footnote>
  <w:footnote w:type="continuationSeparator" w:id="0">
    <w:p w14:paraId="228303F6" w14:textId="77777777" w:rsidR="00AD6F2B" w:rsidRDefault="00AD6F2B" w:rsidP="00756CB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1E771D" w14:textId="77777777" w:rsidR="00AE1D55" w:rsidRDefault="00AE1D5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53FCC7" w14:textId="0882D74E" w:rsidR="00756CB6" w:rsidRPr="00756CB6" w:rsidRDefault="00756CB6">
    <w:pPr>
      <w:pStyle w:val="Header"/>
      <w:rPr>
        <w:rFonts w:ascii="Times New Roman" w:hAnsi="Times New Roman" w:cs="Times New Roman (Body CS)"/>
      </w:rPr>
    </w:pPr>
    <w:proofErr w:type="spellStart"/>
    <w:r>
      <w:rPr>
        <w:rFonts w:ascii="Times New Roman" w:hAnsi="Times New Roman" w:cs="Times New Roman (Body CS)"/>
      </w:rPr>
      <w:t>Zaworski</w:t>
    </w:r>
    <w:proofErr w:type="spellEnd"/>
    <w:r>
      <w:rPr>
        <w:rFonts w:ascii="Times New Roman" w:hAnsi="Times New Roman" w:cs="Times New Roman (Body CS)"/>
      </w:rPr>
      <w:t xml:space="preserve"> et al Table </w:t>
    </w:r>
    <w:r w:rsidR="00AE1D55">
      <w:rPr>
        <w:rFonts w:ascii="Times New Roman" w:hAnsi="Times New Roman" w:cs="Times New Roman (Body CS)"/>
      </w:rPr>
      <w:t xml:space="preserve">S1 </w:t>
    </w:r>
    <w:r w:rsidR="00AE1D55">
      <w:rPr>
        <w:rFonts w:ascii="Times New Roman" w:hAnsi="Times New Roman" w:cs="Times New Roman (Body CS)"/>
      </w:rPr>
      <w:t>LB5000 P</w:t>
    </w:r>
    <w:r>
      <w:rPr>
        <w:rFonts w:ascii="Times New Roman" w:hAnsi="Times New Roman" w:cs="Times New Roman (Body CS)"/>
      </w:rPr>
      <w:t>edigre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1F0FEF" w14:textId="77777777" w:rsidR="00AE1D55" w:rsidRDefault="00AE1D5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SE Style Manual 8th Edition N-Y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D7DBA"/>
    <w:rsid w:val="00020CD2"/>
    <w:rsid w:val="00035510"/>
    <w:rsid w:val="00052D75"/>
    <w:rsid w:val="00087022"/>
    <w:rsid w:val="00090E40"/>
    <w:rsid w:val="00094517"/>
    <w:rsid w:val="000B58DE"/>
    <w:rsid w:val="000C0F63"/>
    <w:rsid w:val="000C3326"/>
    <w:rsid w:val="000C3ED2"/>
    <w:rsid w:val="000F1021"/>
    <w:rsid w:val="000F61AF"/>
    <w:rsid w:val="001100D8"/>
    <w:rsid w:val="00114FF6"/>
    <w:rsid w:val="00127C0F"/>
    <w:rsid w:val="00137530"/>
    <w:rsid w:val="001733E6"/>
    <w:rsid w:val="001848EA"/>
    <w:rsid w:val="00194502"/>
    <w:rsid w:val="0019779D"/>
    <w:rsid w:val="001C0709"/>
    <w:rsid w:val="001E1B60"/>
    <w:rsid w:val="002243C7"/>
    <w:rsid w:val="00235F48"/>
    <w:rsid w:val="0026544C"/>
    <w:rsid w:val="0028187A"/>
    <w:rsid w:val="002949F0"/>
    <w:rsid w:val="002B2B9A"/>
    <w:rsid w:val="002D2E90"/>
    <w:rsid w:val="002D4E92"/>
    <w:rsid w:val="002D7E79"/>
    <w:rsid w:val="003243C6"/>
    <w:rsid w:val="003548D4"/>
    <w:rsid w:val="00387300"/>
    <w:rsid w:val="00391F77"/>
    <w:rsid w:val="0039303E"/>
    <w:rsid w:val="003B7E6C"/>
    <w:rsid w:val="003C274B"/>
    <w:rsid w:val="003D7EFF"/>
    <w:rsid w:val="00406CAC"/>
    <w:rsid w:val="0041440A"/>
    <w:rsid w:val="004173F8"/>
    <w:rsid w:val="00421843"/>
    <w:rsid w:val="00433558"/>
    <w:rsid w:val="004878AE"/>
    <w:rsid w:val="00493342"/>
    <w:rsid w:val="004E0E67"/>
    <w:rsid w:val="004E1EA3"/>
    <w:rsid w:val="004E3D79"/>
    <w:rsid w:val="005031AA"/>
    <w:rsid w:val="00511C4F"/>
    <w:rsid w:val="005355E9"/>
    <w:rsid w:val="00546F3F"/>
    <w:rsid w:val="005650ED"/>
    <w:rsid w:val="0057121D"/>
    <w:rsid w:val="0057274D"/>
    <w:rsid w:val="00575232"/>
    <w:rsid w:val="00596671"/>
    <w:rsid w:val="005B72E2"/>
    <w:rsid w:val="005C2004"/>
    <w:rsid w:val="005D1BD9"/>
    <w:rsid w:val="006060B3"/>
    <w:rsid w:val="00643531"/>
    <w:rsid w:val="0066274A"/>
    <w:rsid w:val="00675380"/>
    <w:rsid w:val="006856C6"/>
    <w:rsid w:val="006B2D17"/>
    <w:rsid w:val="006D7DBA"/>
    <w:rsid w:val="006F3B31"/>
    <w:rsid w:val="007137EF"/>
    <w:rsid w:val="007305E9"/>
    <w:rsid w:val="00744DAE"/>
    <w:rsid w:val="00756CB6"/>
    <w:rsid w:val="0076082B"/>
    <w:rsid w:val="00770497"/>
    <w:rsid w:val="00780A6D"/>
    <w:rsid w:val="00784500"/>
    <w:rsid w:val="0079035C"/>
    <w:rsid w:val="007A6003"/>
    <w:rsid w:val="007D2D37"/>
    <w:rsid w:val="007D6CAC"/>
    <w:rsid w:val="007E7213"/>
    <w:rsid w:val="007F1818"/>
    <w:rsid w:val="00824E9B"/>
    <w:rsid w:val="008432C5"/>
    <w:rsid w:val="008575BF"/>
    <w:rsid w:val="00876CF2"/>
    <w:rsid w:val="00883DA5"/>
    <w:rsid w:val="008E38B1"/>
    <w:rsid w:val="008F4168"/>
    <w:rsid w:val="00900C00"/>
    <w:rsid w:val="00911584"/>
    <w:rsid w:val="00914B3F"/>
    <w:rsid w:val="00917A01"/>
    <w:rsid w:val="0092506F"/>
    <w:rsid w:val="00936220"/>
    <w:rsid w:val="009417FD"/>
    <w:rsid w:val="00963C3F"/>
    <w:rsid w:val="00976444"/>
    <w:rsid w:val="009828D8"/>
    <w:rsid w:val="00991043"/>
    <w:rsid w:val="0099575B"/>
    <w:rsid w:val="00995D76"/>
    <w:rsid w:val="009A2047"/>
    <w:rsid w:val="009D1638"/>
    <w:rsid w:val="00A028F2"/>
    <w:rsid w:val="00A066A0"/>
    <w:rsid w:val="00A144AD"/>
    <w:rsid w:val="00A31853"/>
    <w:rsid w:val="00A528FB"/>
    <w:rsid w:val="00A90440"/>
    <w:rsid w:val="00AC0E30"/>
    <w:rsid w:val="00AD6F2B"/>
    <w:rsid w:val="00AE1D55"/>
    <w:rsid w:val="00B45B6B"/>
    <w:rsid w:val="00B5178B"/>
    <w:rsid w:val="00B543FB"/>
    <w:rsid w:val="00B567B7"/>
    <w:rsid w:val="00B63C11"/>
    <w:rsid w:val="00BB1493"/>
    <w:rsid w:val="00BF5AE0"/>
    <w:rsid w:val="00C22BE9"/>
    <w:rsid w:val="00C67483"/>
    <w:rsid w:val="00C90786"/>
    <w:rsid w:val="00C92B91"/>
    <w:rsid w:val="00CB7187"/>
    <w:rsid w:val="00D04090"/>
    <w:rsid w:val="00D4155B"/>
    <w:rsid w:val="00D522D5"/>
    <w:rsid w:val="00D63977"/>
    <w:rsid w:val="00D71F83"/>
    <w:rsid w:val="00D77A60"/>
    <w:rsid w:val="00D8783F"/>
    <w:rsid w:val="00D90092"/>
    <w:rsid w:val="00DC589D"/>
    <w:rsid w:val="00DC7AD0"/>
    <w:rsid w:val="00DF24E7"/>
    <w:rsid w:val="00DF7E07"/>
    <w:rsid w:val="00E026FC"/>
    <w:rsid w:val="00E54255"/>
    <w:rsid w:val="00E6183E"/>
    <w:rsid w:val="00E67A42"/>
    <w:rsid w:val="00E869A4"/>
    <w:rsid w:val="00EF0747"/>
    <w:rsid w:val="00F24808"/>
    <w:rsid w:val="00F3132E"/>
    <w:rsid w:val="00F328DA"/>
    <w:rsid w:val="00F46251"/>
    <w:rsid w:val="00F507E7"/>
    <w:rsid w:val="00F63B46"/>
    <w:rsid w:val="00FA4453"/>
    <w:rsid w:val="00FA6CD9"/>
    <w:rsid w:val="00FB3430"/>
    <w:rsid w:val="00FB78A5"/>
    <w:rsid w:val="00FC3E1B"/>
    <w:rsid w:val="00FD66E7"/>
    <w:rsid w:val="00FE08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DACC0D"/>
  <w15:chartTrackingRefBased/>
  <w15:docId w15:val="{570E3952-A9E2-FE4A-A703-0145F306D8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77A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D77A60"/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77A60"/>
    <w:rPr>
      <w:rFonts w:ascii="Consolas" w:eastAsiaTheme="minorEastAsia" w:hAnsi="Consolas" w:cs="Consolas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C92B91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PlainTextChar"/>
    <w:link w:val="EndNoteBibliographyTitle"/>
    <w:rsid w:val="00C92B91"/>
    <w:rPr>
      <w:rFonts w:ascii="Times New Roman" w:eastAsiaTheme="minorEastAsia" w:hAnsi="Times New Roman" w:cs="Times New Roman"/>
      <w:sz w:val="21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C92B91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PlainTextChar"/>
    <w:link w:val="EndNoteBibliography"/>
    <w:rsid w:val="00C92B91"/>
    <w:rPr>
      <w:rFonts w:ascii="Times New Roman" w:eastAsiaTheme="minorEastAsia" w:hAnsi="Times New Roman" w:cs="Times New Roman"/>
      <w:sz w:val="21"/>
      <w:szCs w:val="21"/>
    </w:rPr>
  </w:style>
  <w:style w:type="paragraph" w:styleId="ListParagraph">
    <w:name w:val="List Paragraph"/>
    <w:basedOn w:val="Normal"/>
    <w:link w:val="ListParagraphChar"/>
    <w:uiPriority w:val="34"/>
    <w:qFormat/>
    <w:rsid w:val="00756CB6"/>
    <w:pPr>
      <w:spacing w:before="120" w:after="120" w:line="480" w:lineRule="auto"/>
      <w:ind w:left="720"/>
      <w:contextualSpacing/>
      <w:jc w:val="both"/>
    </w:pPr>
    <w:rPr>
      <w:rFonts w:ascii="Times New Roman" w:hAnsi="Times New Roman"/>
      <w:szCs w:val="20"/>
      <w:lang w:val="en-GB" w:eastAsia="ja-JP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56CB6"/>
    <w:rPr>
      <w:rFonts w:ascii="Times New Roman" w:eastAsiaTheme="minorEastAsia" w:hAnsi="Times New Roman"/>
      <w:szCs w:val="20"/>
      <w:lang w:val="en-GB" w:eastAsia="ja-JP"/>
    </w:rPr>
  </w:style>
  <w:style w:type="paragraph" w:styleId="Header">
    <w:name w:val="header"/>
    <w:basedOn w:val="Normal"/>
    <w:link w:val="HeaderChar"/>
    <w:uiPriority w:val="99"/>
    <w:unhideWhenUsed/>
    <w:rsid w:val="00756CB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56CB6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756CB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56CB6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AE1D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orcid.org/0000-0003-0745-9925" TargetMode="External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6635</Words>
  <Characters>37821</Characters>
  <Application>Microsoft Office Word</Application>
  <DocSecurity>0</DocSecurity>
  <Lines>315</Lines>
  <Paragraphs>88</Paragraphs>
  <ScaleCrop>false</ScaleCrop>
  <Company/>
  <LinksUpToDate>false</LinksUpToDate>
  <CharactersWithSpaces>443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leigh, Lise</dc:creator>
  <cp:keywords/>
  <dc:description/>
  <cp:lastModifiedBy>Raleigh, Lise</cp:lastModifiedBy>
  <cp:revision>4</cp:revision>
  <cp:lastPrinted>2021-04-05T18:05:00Z</cp:lastPrinted>
  <dcterms:created xsi:type="dcterms:W3CDTF">2021-06-17T21:46:00Z</dcterms:created>
  <dcterms:modified xsi:type="dcterms:W3CDTF">2021-06-17T21:55:00Z</dcterms:modified>
</cp:coreProperties>
</file>